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BB36F8" w:rsidRPr="00F50ED2">
        <w:rPr>
          <w:rFonts w:ascii="Arial" w:hAnsi="Arial" w:cs="Arial"/>
          <w:sz w:val="20"/>
          <w:szCs w:val="20"/>
        </w:rPr>
        <w:t xml:space="preserve">within and between layers of carbon </w:t>
      </w:r>
      <w:r w:rsidR="00FB4EA0" w:rsidRPr="00F50ED2">
        <w:rPr>
          <w:rFonts w:ascii="Arial" w:hAnsi="Arial" w:cs="Arial"/>
          <w:sz w:val="20"/>
          <w:szCs w:val="20"/>
        </w:rPr>
        <w:t xml:space="preserve">due to </w:t>
      </w:r>
      <w:r w:rsidR="004110A4">
        <w:rPr>
          <w:rFonts w:ascii="Arial" w:hAnsi="Arial" w:cs="Arial"/>
          <w:sz w:val="20"/>
          <w:szCs w:val="20"/>
        </w:rPr>
        <w:t xml:space="preserve">the </w:t>
      </w:r>
      <w:r w:rsidR="00F51D0C" w:rsidRPr="00F50ED2">
        <w:rPr>
          <w:rFonts w:ascii="Arial" w:hAnsi="Arial" w:cs="Arial"/>
          <w:sz w:val="20"/>
          <w:szCs w:val="20"/>
        </w:rPr>
        <w:t xml:space="preserve">incorporation </w:t>
      </w:r>
      <w:r w:rsidR="00FF218C" w:rsidRPr="00F50ED2">
        <w:rPr>
          <w:rFonts w:ascii="Arial" w:hAnsi="Arial" w:cs="Arial"/>
          <w:sz w:val="20"/>
          <w:szCs w:val="20"/>
        </w:rPr>
        <w:t>of dopants</w:t>
      </w:r>
      <w:r w:rsidR="00BD77B5" w:rsidRPr="00F50ED2">
        <w:rPr>
          <w:rFonts w:ascii="Arial" w:hAnsi="Arial" w:cs="Arial"/>
          <w:sz w:val="20"/>
          <w:szCs w:val="20"/>
        </w:rPr>
        <w:t xml:space="preserve"> into the graphite lattic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APCVD)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C555A1">
        <w:rPr>
          <w:rFonts w:ascii="Arial" w:hAnsi="Arial" w:cs="Arial"/>
          <w:sz w:val="20"/>
          <w:szCs w:val="20"/>
        </w:rPr>
        <w:instrText xml:space="preserve"> ADDIN ZOTERO_ITEM CSL_CITATION {"citationID":"S1jA4PZ0","properties":{"formattedCitation":"[17]\\uc0\\u8211{}[23]","plainCitation":"[17]–[23]","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OVO6HTm5/iBiVu0EF","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OVO6HTm5/cMsCydzD","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APCVD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strain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r w:rsidR="002462CC" w:rsidRPr="00F50ED2">
        <w:rPr>
          <w:rFonts w:ascii="Arial" w:hAnsi="Arial" w:cs="Arial"/>
          <w:sz w:val="20"/>
          <w:szCs w:val="20"/>
        </w:rPr>
        <w:t>supercapacitors,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lastRenderedPageBreak/>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C555A1">
        <w:rPr>
          <w:rFonts w:ascii="Arial" w:hAnsi="Arial" w:cs="Arial"/>
        </w:rPr>
        <w:instrText xml:space="preserve"> ADDIN ZOTERO_ITEM CSL_CITATION {"citationID":"XAGK6oCt","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 xml:space="preserve">n atmospheric pressure chemical vapor deposition (APCVD)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C555A1">
        <w:rPr>
          <w:rFonts w:ascii="Arial" w:hAnsi="Arial" w:cs="Arial"/>
        </w:rPr>
        <w:instrText xml:space="preserve"> ADDIN ZOTERO_ITEM CSL_CITATION {"citationID":"WLCIcrJL","properties":{"formattedCitation":"[17], [19], [34], [35]","plainCitation":"[17], [19], [34], [35]","noteIndex":0},"citationItems":[{"id":"OVO6HTm5/HFanwnry","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C555A1">
        <w:rPr>
          <w:rFonts w:ascii="Arial" w:hAnsi="Arial" w:cs="Arial"/>
        </w:rPr>
        <w:instrText xml:space="preserve"> ADDIN ZOTERO_ITEM CSL_CITATION {"citationID":"5eocnqAF","properties":{"formattedCitation":"[22]","plainCitation":"[22]","noteIndex":0},"citationItems":[{"id":"OVO6HTm5/edH3RJ5Z","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C555A1">
        <w:rPr>
          <w:rFonts w:ascii="Arial" w:hAnsi="Arial" w:cs="Arial"/>
        </w:rPr>
        <w:instrText xml:space="preserve"> ADDIN ZOTERO_ITEM CSL_CITATION {"citationID":"NNXJVZmz","properties":{"formattedCitation":"[21]","plainCitation":"[21]","noteIndex":0},"citationItems":[{"id":"OVO6HTm5/hLVaP3vd","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r w:rsidR="00E5423A" w:rsidRPr="00FC50AD">
        <w:rPr>
          <w:rFonts w:ascii="Arial" w:hAnsi="Arial" w:cs="Arial"/>
        </w:rPr>
        <w:t xml:space="preserve">Yudasaka et al. </w:t>
      </w:r>
      <w:r w:rsidR="00E5423A" w:rsidRPr="00FC50AD">
        <w:rPr>
          <w:rFonts w:ascii="Arial" w:hAnsi="Arial" w:cs="Arial"/>
        </w:rPr>
        <w:fldChar w:fldCharType="begin"/>
      </w:r>
      <w:r w:rsidR="00C555A1">
        <w:rPr>
          <w:rFonts w:ascii="Arial" w:hAnsi="Arial" w:cs="Arial"/>
        </w:rPr>
        <w:instrText xml:space="preserve"> ADDIN ZOTERO_ITEM CSL_CITATION {"citationID":"XVev5Pnv","properties":{"formattedCitation":"[36]","plainCitation":"[36]","noteIndex":0},"citationItems":[{"id":"OVO6HTm5/2nJWjUZH","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found that the inclusion of nitrogen into carbon nanotubes prod</w:t>
      </w:r>
      <w:r w:rsidR="00895870" w:rsidRPr="00FC50AD">
        <w:rPr>
          <w:rFonts w:ascii="Arial" w:hAnsi="Arial" w:cs="Arial"/>
        </w:rPr>
        <w:t>uced helical carbon nanotubes, where t</w:t>
      </w:r>
      <w:r w:rsidR="00E5423A" w:rsidRPr="00FC50AD">
        <w:rPr>
          <w:rFonts w:ascii="Arial" w:hAnsi="Arial" w:cs="Arial"/>
        </w:rPr>
        <w:t xml:space="preserve">hey </w:t>
      </w:r>
      <w:r w:rsidR="00E5423A" w:rsidRPr="00FC50AD">
        <w:rPr>
          <w:rFonts w:ascii="Arial" w:hAnsi="Arial" w:cs="Arial"/>
        </w:rPr>
        <w:lastRenderedPageBreak/>
        <w:t>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C555A1">
        <w:rPr>
          <w:rFonts w:ascii="Arial" w:hAnsi="Arial" w:cs="Arial"/>
        </w:rPr>
        <w:instrText xml:space="preserve"> ADDIN ZOTERO_ITEM CSL_CITATION {"citationID":"Bw3Mqj8q","properties":{"formattedCitation":"[37], [38]","plainCitation":"[37], [38]","noteIndex":0},"citationItems":[{"id":"OVO6HTm5/W2wOQqkC","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OVO6HTm5/vvYisq99","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C555A1">
        <w:rPr>
          <w:rFonts w:ascii="Arial" w:hAnsi="Arial" w:cs="Arial"/>
        </w:rPr>
        <w:instrText xml:space="preserve"> ADDIN ZOTERO_ITEM CSL_CITATION {"citationID":"R5dNpcgm","properties":{"formattedCitation":"[39]","plainCitation":"[39]","noteIndex":0},"citationItems":[{"id":"OVO6HTm5/7gbELQ7x","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C555A1">
        <w:rPr>
          <w:rFonts w:ascii="Arial" w:hAnsi="Arial" w:cs="Arial"/>
        </w:rPr>
        <w:instrText xml:space="preserve"> ADDIN ZOTERO_ITEM CSL_CITATION {"citationID":"91h1u1UV","properties":{"formattedCitation":"[40]","plainCitation":"[40]","noteIndex":0},"citationItems":[{"id":"OVO6HTm5/PZHYPgCZ","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3C6C1C" w:rsidRDefault="00816A49" w:rsidP="003C6C1C">
      <w:pPr>
        <w:pStyle w:val="ListParagraph"/>
        <w:numPr>
          <w:ilvl w:val="0"/>
          <w:numId w:val="1"/>
        </w:numPr>
        <w:rPr>
          <w:rFonts w:ascii="Arial" w:hAnsi="Arial" w:cs="Arial"/>
        </w:rPr>
      </w:pPr>
      <w:r w:rsidRPr="00FC50AD">
        <w:rPr>
          <w:rFonts w:ascii="Arial" w:hAnsi="Arial" w:cs="Arial"/>
        </w:rPr>
        <w:t>Identify the mechanism whereby</w:t>
      </w:r>
      <w:r w:rsidR="003C6C1C" w:rsidRPr="00FC50AD">
        <w:rPr>
          <w:rFonts w:ascii="Arial" w:hAnsi="Arial" w:cs="Arial"/>
        </w:rPr>
        <w:t xml:space="preserve"> </w:t>
      </w:r>
      <w:r w:rsidR="00231493" w:rsidRPr="00FC50AD">
        <w:rPr>
          <w:rFonts w:ascii="Arial" w:hAnsi="Arial" w:cs="Arial"/>
        </w:rPr>
        <w:t>B and N</w:t>
      </w:r>
      <w:r w:rsidR="003C6C1C" w:rsidRPr="00FC50AD">
        <w:rPr>
          <w:rFonts w:ascii="Arial" w:hAnsi="Arial" w:cs="Arial"/>
        </w:rPr>
        <w:t xml:space="preserve"> dopants</w:t>
      </w:r>
      <w:r w:rsidR="00231493" w:rsidRPr="00FC50AD">
        <w:rPr>
          <w:rFonts w:ascii="Arial" w:hAnsi="Arial" w:cs="Arial"/>
        </w:rPr>
        <w:t>, or combinations thereof</w:t>
      </w:r>
      <w:r w:rsidRPr="00FC50AD">
        <w:rPr>
          <w:rFonts w:ascii="Arial" w:hAnsi="Arial" w:cs="Arial"/>
        </w:rPr>
        <w:t xml:space="preserve">, are incorporated into this graphitic form of carbon and how </w:t>
      </w:r>
      <w:r w:rsidR="004514B7" w:rsidRPr="00FC50AD">
        <w:rPr>
          <w:rFonts w:ascii="Arial" w:hAnsi="Arial" w:cs="Arial"/>
        </w:rPr>
        <w:t>the mechanism differs</w:t>
      </w:r>
      <w:r w:rsidRPr="00FC50AD">
        <w:rPr>
          <w:rFonts w:ascii="Arial" w:hAnsi="Arial" w:cs="Arial"/>
        </w:rPr>
        <w:t xml:space="preserve"> from other processes for producing carbon</w:t>
      </w:r>
      <w:r w:rsidR="003C6C1C" w:rsidRPr="00FC50AD">
        <w:rPr>
          <w:rFonts w:ascii="Arial" w:hAnsi="Arial" w:cs="Arial"/>
        </w:rPr>
        <w:t>.</w:t>
      </w:r>
    </w:p>
    <w:p w:rsidR="009D70A2" w:rsidRPr="00FC50AD" w:rsidRDefault="009D70A2" w:rsidP="003C6C1C">
      <w:pPr>
        <w:pStyle w:val="ListParagraph"/>
        <w:numPr>
          <w:ilvl w:val="0"/>
          <w:numId w:val="1"/>
        </w:numPr>
        <w:rPr>
          <w:rFonts w:ascii="Arial" w:hAnsi="Arial" w:cs="Arial"/>
        </w:rPr>
      </w:pPr>
      <w:r>
        <w:rPr>
          <w:rFonts w:ascii="Arial" w:hAnsi="Arial" w:cs="Arial"/>
        </w:rPr>
        <w:t xml:space="preserve">Determine if the B precursor (orthocarborane or metacarborane) </w:t>
      </w:r>
      <w:r w:rsidR="0002333C">
        <w:rPr>
          <w:rFonts w:ascii="Arial" w:hAnsi="Arial" w:cs="Arial"/>
        </w:rPr>
        <w:t>affects</w:t>
      </w:r>
      <w:r>
        <w:rPr>
          <w:rFonts w:ascii="Arial" w:hAnsi="Arial" w:cs="Arial"/>
        </w:rPr>
        <w:t xml:space="preserve"> the change of the morphology or the type of doping (n/p – type)</w:t>
      </w:r>
    </w:p>
    <w:p w:rsidR="00231493" w:rsidRPr="00FC50AD" w:rsidRDefault="003D5F0C" w:rsidP="003C6C1C">
      <w:pPr>
        <w:pStyle w:val="ListParagraph"/>
        <w:numPr>
          <w:ilvl w:val="0"/>
          <w:numId w:val="1"/>
        </w:numPr>
        <w:rPr>
          <w:rFonts w:ascii="Arial" w:hAnsi="Arial" w:cs="Arial"/>
        </w:rPr>
      </w:pPr>
      <w:r w:rsidRPr="00FC50AD">
        <w:rPr>
          <w:rFonts w:ascii="Arial" w:hAnsi="Arial" w:cs="Arial"/>
        </w:rPr>
        <w:t>Determine if the conformation</w:t>
      </w:r>
      <w:r w:rsidR="00231493" w:rsidRPr="00FC50AD">
        <w:rPr>
          <w:rFonts w:ascii="Arial" w:hAnsi="Arial" w:cs="Arial"/>
        </w:rPr>
        <w:t xml:space="preserve"> of </w:t>
      </w:r>
      <w:r w:rsidRPr="00FC50AD">
        <w:rPr>
          <w:rFonts w:ascii="Arial" w:hAnsi="Arial" w:cs="Arial"/>
        </w:rPr>
        <w:t xml:space="preserve">the </w:t>
      </w:r>
      <w:r w:rsidR="00231493" w:rsidRPr="00FC50AD">
        <w:rPr>
          <w:rFonts w:ascii="Arial" w:hAnsi="Arial" w:cs="Arial"/>
        </w:rPr>
        <w:t xml:space="preserve">B and N precursors </w:t>
      </w:r>
      <w:r w:rsidRPr="00FC50AD">
        <w:rPr>
          <w:rFonts w:ascii="Arial" w:hAnsi="Arial" w:cs="Arial"/>
        </w:rPr>
        <w:t xml:space="preserve">imprint themselves </w:t>
      </w:r>
      <w:r w:rsidR="00231493" w:rsidRPr="00FC50AD">
        <w:rPr>
          <w:rFonts w:ascii="Arial" w:hAnsi="Arial" w:cs="Arial"/>
        </w:rPr>
        <w:t>on the carbon morphology.</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Determine the stress induced by the inclusion of dopants into graphitic carbon</w:t>
      </w:r>
      <w:r w:rsidR="004514B7" w:rsidRPr="00FC50AD">
        <w:rPr>
          <w:rFonts w:ascii="Arial" w:hAnsi="Arial" w:cs="Arial"/>
        </w:rPr>
        <w:t xml:space="preserve"> and how it drives carbon morphology</w:t>
      </w:r>
      <w:r w:rsidRPr="00FC50AD">
        <w:rPr>
          <w:rFonts w:ascii="Arial" w:hAnsi="Arial" w:cs="Arial"/>
        </w:rPr>
        <w:t>.</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Produce protocols for producing graphitic carbon with </w:t>
      </w:r>
      <w:r w:rsidR="003D5F0C" w:rsidRPr="00FC50AD">
        <w:rPr>
          <w:rFonts w:ascii="Arial" w:hAnsi="Arial" w:cs="Arial"/>
        </w:rPr>
        <w:t xml:space="preserve">new </w:t>
      </w:r>
      <w:r w:rsidRPr="00FC50AD">
        <w:rPr>
          <w:rFonts w:ascii="Arial" w:hAnsi="Arial" w:cs="Arial"/>
        </w:rPr>
        <w:t>predetermined morphologies.</w:t>
      </w:r>
    </w:p>
    <w:p w:rsidR="003C6C1C" w:rsidRPr="00FC50AD" w:rsidRDefault="003C6C1C" w:rsidP="003C6C1C">
      <w:pPr>
        <w:pStyle w:val="ListParagraph"/>
        <w:numPr>
          <w:ilvl w:val="0"/>
          <w:numId w:val="1"/>
        </w:numPr>
        <w:rPr>
          <w:rFonts w:ascii="Arial" w:hAnsi="Arial" w:cs="Arial"/>
        </w:rPr>
      </w:pPr>
      <w:r w:rsidRPr="00FC50AD">
        <w:rPr>
          <w:rFonts w:ascii="Arial" w:hAnsi="Arial" w:cs="Arial"/>
        </w:rPr>
        <w:t xml:space="preserve">Determine the effects of the morphology of graphite on surface chemistry and electronic </w:t>
      </w:r>
      <w:r w:rsidR="004514B7" w:rsidRPr="00FC50AD">
        <w:rPr>
          <w:rFonts w:ascii="Arial" w:hAnsi="Arial" w:cs="Arial"/>
        </w:rPr>
        <w:t>properties</w:t>
      </w:r>
      <w:r w:rsidRPr="00FC50AD">
        <w:rPr>
          <w:rFonts w:ascii="Arial" w:hAnsi="Arial" w:cs="Arial"/>
        </w:rPr>
        <w:t>.</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DMR.</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lastRenderedPageBreak/>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fldSimple w:instr=" SEQ Figure \* ARABIC ">
        <w:r w:rsidR="002B0461">
          <w:rPr>
            <w:noProof/>
          </w:rPr>
          <w:t>1</w:t>
        </w:r>
      </w:fldSimple>
      <w:r>
        <w:t>. (a) A picture of a self-supporting GUITAR film and (b) a</w:t>
      </w:r>
      <w:r w:rsidR="0002333C">
        <w:t>n</w:t>
      </w:r>
      <w:r>
        <w:t xml:space="preserve"> SEM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 xml:space="preserve">is an atmospheric pressure chemical vapor deposition (APCVD) process </w:t>
      </w:r>
      <w:r w:rsidR="007B6961" w:rsidRPr="00FC50AD">
        <w:rPr>
          <w:rFonts w:ascii="Arial" w:hAnsi="Arial" w:cs="Arial"/>
        </w:rPr>
        <w:t xml:space="preserve">developed by Prof. Frank Cheng in the Department of Chemistry at the University of Idaho </w:t>
      </w:r>
      <w:r w:rsidR="007B6961" w:rsidRPr="00FC50AD">
        <w:rPr>
          <w:rFonts w:ascii="Arial" w:hAnsi="Arial" w:cs="Arial"/>
        </w:rPr>
        <w:fldChar w:fldCharType="begin"/>
      </w:r>
      <w:r w:rsidR="00C555A1">
        <w:rPr>
          <w:rFonts w:ascii="Arial" w:hAnsi="Arial" w:cs="Arial"/>
        </w:rPr>
        <w:instrText xml:space="preserve"> ADDIN ZOTERO_ITEM CSL_CITATION {"citationID":"C6tZMvoZ","properties":{"formattedCitation":"[17]\\uc0\\u8211{}[23]","plainCitation":"[17]–[23]","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LT3BSzUp","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OVO6HTm5/hLVaP3vd","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OVO6HTm5/edH3RJ5Z","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OVO6HTm5/cMsCydzD","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a tube furnace. If one begins with a hydrocarbon, such as cyclohexanol,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r w:rsidR="00684032" w:rsidRPr="00FC50AD">
        <w:rPr>
          <w:rFonts w:ascii="Arial" w:hAnsi="Arial" w:cs="Arial"/>
          <w:vertAlign w:val="superscript"/>
        </w:rPr>
        <w:t>o</w:t>
      </w:r>
      <w:r w:rsidR="00684032" w:rsidRPr="00FC50AD">
        <w:rPr>
          <w:rFonts w:ascii="Arial" w:hAnsi="Arial" w:cs="Arial"/>
        </w:rPr>
        <w:t>C.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fldSimple w:instr=" SEQ Figure \* ARABIC ">
        <w:r w:rsidR="002B0461">
          <w:rPr>
            <w:noProof/>
          </w:rPr>
          <w:t>2</w:t>
        </w:r>
      </w:fldSimple>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C555A1">
        <w:rPr>
          <w:rFonts w:ascii="Arial" w:hAnsi="Arial" w:cs="Arial"/>
        </w:rPr>
        <w:instrText xml:space="preserve"> ADDIN ZOTERO_ITEM CSL_CITATION {"citationID":"3RqwyhQl","properties":{"formattedCitation":"[41]","plainCitation":"[41]","noteIndex":0},"citationItems":[{"id":"OVO6HTm5/vPt7jT0P","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C555A1">
        <w:rPr>
          <w:rFonts w:ascii="Arial" w:hAnsi="Arial" w:cs="Arial"/>
        </w:rPr>
        <w:instrText xml:space="preserve"> ADDIN ZOTERO_ITEM CSL_CITATION {"citationID":"oksCgI2U","properties":{"formattedCitation":"[42]","plainCitation":"[42]","noteIndex":0},"citationItems":[{"id":"OVO6HTm5/jQevebpn","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C555A1">
        <w:rPr>
          <w:rFonts w:ascii="Arial" w:hAnsi="Arial" w:cs="Arial"/>
        </w:rPr>
        <w:instrText xml:space="preserve"> ADDIN ZOTERO_ITEM CSL_CITATION {"citationID":"UfGwl91X","properties":{"formattedCitation":"[43]","plainCitation":"[43]","noteIndex":0},"citationItems":[{"id":"OVO6HTm5/LjVfWpJm","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 xml:space="preserve">stability of benzo-thiophene complexes </w:t>
      </w:r>
      <w:r w:rsidR="00621AAD" w:rsidRPr="00FC50AD">
        <w:rPr>
          <w:rFonts w:ascii="Arial" w:hAnsi="Arial" w:cs="Arial"/>
        </w:rPr>
        <w:fldChar w:fldCharType="begin"/>
      </w:r>
      <w:r w:rsidR="00C555A1">
        <w:rPr>
          <w:rFonts w:ascii="Arial" w:hAnsi="Arial" w:cs="Arial"/>
        </w:rPr>
        <w:instrText xml:space="preserve"> ADDIN ZOTERO_ITEM CSL_CITATION {"citationID":"R09WDAGX","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 xml:space="preserve">While the </w:t>
      </w:r>
      <w:r w:rsidR="001F4646" w:rsidRPr="00FC50AD">
        <w:rPr>
          <w:rFonts w:ascii="Arial" w:hAnsi="Arial" w:cs="Arial"/>
        </w:rPr>
        <w:lastRenderedPageBreak/>
        <w:t>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Preliminary Data on Carbon Doping</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8176"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0F70DB" w:rsidRPr="0073530C" w:rsidRDefault="000F70DB" w:rsidP="000F70DB">
                              <w:pPr>
                                <w:pStyle w:val="Caption"/>
                                <w:rPr>
                                  <w:noProof/>
                                </w:rPr>
                              </w:pPr>
                              <w:r>
                                <w:t xml:space="preserve">Figure </w:t>
                              </w:r>
                              <w:fldSimple w:instr=" SEQ Figure \* ARABIC ">
                                <w:r w:rsidR="002B0461">
                                  <w:rPr>
                                    <w:noProof/>
                                  </w:rPr>
                                  <w:t>3</w:t>
                                </w:r>
                              </w:fldSimple>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8176"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0F70DB" w:rsidRPr="0073530C" w:rsidRDefault="000F70DB" w:rsidP="000F70DB">
                        <w:pPr>
                          <w:pStyle w:val="Caption"/>
                          <w:rPr>
                            <w:noProof/>
                          </w:rPr>
                        </w:pPr>
                        <w:r>
                          <w:t xml:space="preserve">Figure </w:t>
                        </w:r>
                        <w:fldSimple w:instr=" SEQ Figure \* ARABIC ">
                          <w:r w:rsidR="002B0461">
                            <w:rPr>
                              <w:noProof/>
                            </w:rPr>
                            <w:t>3</w:t>
                          </w:r>
                        </w:fldSimple>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As the process progresses, the surface of the carbon onions seeds new carbon onions, thereby, building the GUITAR layer one layer of carbon onions upon another. Cerm</w:t>
      </w:r>
      <w:r w:rsidR="00554F1C">
        <w:rPr>
          <w:rFonts w:ascii="Arial" w:hAnsi="Arial" w:cs="Arial"/>
        </w:rPr>
        <w:t>i</w:t>
      </w:r>
      <w:r w:rsidR="007137AF" w:rsidRPr="00FC50AD">
        <w:rPr>
          <w:rFonts w:ascii="Arial" w:hAnsi="Arial" w:cs="Arial"/>
        </w:rPr>
        <w:t xml:space="preserve">gnani et al. </w:t>
      </w:r>
      <w:r w:rsidR="007137AF" w:rsidRPr="00FC50AD">
        <w:rPr>
          <w:rFonts w:ascii="Arial" w:hAnsi="Arial" w:cs="Arial"/>
        </w:rPr>
        <w:fldChar w:fldCharType="begin"/>
      </w:r>
      <w:r w:rsidR="00C555A1">
        <w:rPr>
          <w:rFonts w:ascii="Arial" w:hAnsi="Arial" w:cs="Arial"/>
        </w:rPr>
        <w:instrText xml:space="preserve"> ADDIN ZOTERO_ITEM CSL_CITATION {"citationID":"Ha5nmKUc","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Cermignani et al. </w:t>
      </w:r>
      <w:r w:rsidR="001C5D0F" w:rsidRPr="00FC50AD">
        <w:rPr>
          <w:rFonts w:ascii="Arial" w:hAnsi="Arial" w:cs="Arial"/>
        </w:rPr>
        <w:fldChar w:fldCharType="begin"/>
      </w:r>
      <w:r w:rsidR="00C555A1">
        <w:rPr>
          <w:rFonts w:ascii="Arial" w:hAnsi="Arial" w:cs="Arial"/>
        </w:rPr>
        <w:instrText xml:space="preserve"> ADDIN ZOTERO_ITEM CSL_CITATION {"citationID":"0sXy63aA","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trichlorid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r w:rsidR="001C5D0F" w:rsidRPr="00FC50AD">
        <w:rPr>
          <w:rFonts w:ascii="Arial" w:hAnsi="Arial" w:cs="Arial"/>
        </w:rPr>
        <w:t>AFM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Cermignani et al. </w:t>
      </w:r>
      <w:r w:rsidR="00661E9F" w:rsidRPr="00FC50AD">
        <w:rPr>
          <w:rFonts w:ascii="Arial" w:hAnsi="Arial" w:cs="Arial"/>
        </w:rPr>
        <w:fldChar w:fldCharType="begin"/>
      </w:r>
      <w:r w:rsidR="00C555A1">
        <w:rPr>
          <w:rFonts w:ascii="Arial" w:hAnsi="Arial" w:cs="Arial"/>
        </w:rPr>
        <w:instrText xml:space="preserve"> ADDIN ZOTERO_ITEM CSL_CITATION {"citationID":"lMp047OJ","properties":{"formattedCitation":"[47]","plainCitation":"[47]","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75002E" w:rsidRPr="00A34E57" w:rsidRDefault="0075002E" w:rsidP="0075002E">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4</w:t>
                              </w:r>
                              <w:r w:rsidR="00B1118E">
                                <w:rPr>
                                  <w:noProof/>
                                </w:rPr>
                                <w:fldChar w:fldCharType="end"/>
                              </w:r>
                              <w:r>
                                <w:t xml:space="preserve">. </w:t>
                              </w:r>
                              <w:r w:rsidRPr="00AB1FD6">
                                <w:t>(a) A SEM of the surface morphology of B-doped carbon films (Cermagnani et al.) and (b) an AFM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75002E" w:rsidRPr="00A34E57" w:rsidRDefault="0075002E" w:rsidP="0075002E">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4</w:t>
                        </w:r>
                        <w:r w:rsidR="00B1118E">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CVD process, regardless of whether they are incorporated into the carbon, influences the carbon morphology. Scanning electron microscopy (SEM)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AFM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 xml:space="preserve">TEM micrographs in Fig. 5(c,d)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C555A1">
        <w:rPr>
          <w:rFonts w:ascii="Arial" w:hAnsi="Arial" w:cs="Arial"/>
        </w:rPr>
        <w:instrText xml:space="preserve"> ADDIN ZOTERO_ITEM CSL_CITATION {"citationID":"mi2CHmsQ","properties":{"formattedCitation":"[48]","plainCitation":"[48]","noteIndex":0},"citationItems":[{"id":"OVO6HTm5/uEekPHyK","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11488"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475015" w:rsidRPr="0000256A" w:rsidRDefault="00475015" w:rsidP="00475015">
                              <w:pPr>
                                <w:pStyle w:val="Caption"/>
                                <w:rPr>
                                  <w:rFonts w:ascii="Arial" w:hAnsi="Arial" w:cs="Arial"/>
                                  <w:noProof/>
                                </w:rPr>
                              </w:pPr>
                              <w:r>
                                <w:t xml:space="preserve">Figure </w:t>
                              </w:r>
                              <w:fldSimple w:instr=" SEQ Figure \* ARABIC ">
                                <w:r w:rsidR="002B0461">
                                  <w:rPr>
                                    <w:noProof/>
                                  </w:rPr>
                                  <w:t>5</w:t>
                                </w:r>
                              </w:fldSimple>
                              <w:r>
                                <w:t xml:space="preserve">. </w:t>
                              </w:r>
                              <w:r w:rsidRPr="003B3452">
                                <w:t>(a) SEM image of a nanostructure coated with GUITAR, (b) and TEM of the structure in (a) and (c,d)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11488;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475015" w:rsidRPr="0000256A" w:rsidRDefault="00475015" w:rsidP="00475015">
                        <w:pPr>
                          <w:pStyle w:val="Caption"/>
                          <w:rPr>
                            <w:rFonts w:ascii="Arial" w:hAnsi="Arial" w:cs="Arial"/>
                            <w:noProof/>
                          </w:rPr>
                        </w:pPr>
                        <w:r>
                          <w:t xml:space="preserve">Figure </w:t>
                        </w:r>
                        <w:fldSimple w:instr=" SEQ Figure \* ARABIC ">
                          <w:r w:rsidR="002B0461">
                            <w:rPr>
                              <w:noProof/>
                            </w:rPr>
                            <w:t>5</w:t>
                          </w:r>
                        </w:fldSimple>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proprietary until the work is published)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xml:space="preserve">. The dimensions of these new hollow carbon filaments (HCF) far exceed those reported for large diameter carbon nanotubes (CNT)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r w:rsidR="00943986">
        <w:rPr>
          <w:rFonts w:ascii="Arial" w:hAnsi="Arial" w:cs="Arial"/>
        </w:rPr>
        <w:t xml:space="preserve">multiwalled CNT </w:t>
      </w:r>
      <w:r w:rsidR="00A74B9A">
        <w:rPr>
          <w:rFonts w:ascii="Arial" w:hAnsi="Arial" w:cs="Arial"/>
        </w:rPr>
        <w:t xml:space="preserve">(MWCNT)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and they do not exhibit the bamboo-like structure characteristic of MWCN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r w:rsidR="00BC12DC" w:rsidRPr="00FC50AD">
        <w:rPr>
          <w:rFonts w:ascii="Arial" w:hAnsi="Arial" w:cs="Arial"/>
        </w:rPr>
        <w:t>HCF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where the thickness of the wall of the HCF</w:t>
      </w:r>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HCF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HCF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HCF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D51E28" w:rsidRPr="00B913E9" w:rsidRDefault="00D51E28" w:rsidP="00D51E28">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6</w:t>
                              </w:r>
                              <w:r w:rsidR="00B1118E">
                                <w:rPr>
                                  <w:noProof/>
                                </w:rPr>
                                <w:fldChar w:fldCharType="end"/>
                              </w:r>
                              <w:r>
                                <w:t xml:space="preserve">. </w:t>
                              </w:r>
                              <w:r w:rsidRPr="00967801">
                                <w:t>SEM images of hollow carbon filaments formed when a boron precursor is introduced into the GUITAR CVD process. Panel (a) shows a cluster of the structures, (b) is a close up of the end of a filament, where the wall thickness is ~100 nm and (c) shows th</w:t>
                              </w:r>
                              <w:r w:rsidR="00C67A4A">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D51E28" w:rsidRPr="00B913E9" w:rsidRDefault="00D51E28" w:rsidP="00D51E28">
                        <w:pPr>
                          <w:pStyle w:val="Caption"/>
                          <w:rPr>
                            <w:rFonts w:ascii="Arial" w:hAnsi="Arial" w:cs="Arial"/>
                            <w:noProof/>
                          </w:rPr>
                        </w:pPr>
                        <w:r>
                          <w:t xml:space="preserve">Figure </w:t>
                        </w:r>
                        <w:r w:rsidR="00B1118E">
                          <w:fldChar w:fldCharType="begin"/>
                        </w:r>
                        <w:r w:rsidR="00B1118E">
                          <w:instrText xml:space="preserve"> SEQ Figure \* ARABIC </w:instrText>
                        </w:r>
                        <w:r w:rsidR="00B1118E">
                          <w:fldChar w:fldCharType="separate"/>
                        </w:r>
                        <w:r w:rsidR="002B0461">
                          <w:rPr>
                            <w:noProof/>
                          </w:rPr>
                          <w:t>6</w:t>
                        </w:r>
                        <w:r w:rsidR="00B1118E">
                          <w:rPr>
                            <w:noProof/>
                          </w:rPr>
                          <w:fldChar w:fldCharType="end"/>
                        </w:r>
                        <w:r>
                          <w:t xml:space="preserve">. </w:t>
                        </w:r>
                        <w:r w:rsidRPr="00967801">
                          <w:t>SEM images of hollow carbon filaments formed when a boron precursor is introduced into the GUITAR CVD process. Panel (a) shows a cluster of the structures, (b) is a close up of the end of a filament, where the wall thickness is ~100 nm and (c) shows th</w:t>
                        </w:r>
                        <w:r w:rsidR="00C67A4A">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HCF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4560"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7454B2" w:rsidRPr="002D6FF2" w:rsidRDefault="007454B2" w:rsidP="007454B2">
                              <w:pPr>
                                <w:pStyle w:val="Caption"/>
                                <w:rPr>
                                  <w:rFonts w:ascii="Arial" w:hAnsi="Arial" w:cs="Arial"/>
                                </w:rPr>
                              </w:pPr>
                              <w:r>
                                <w:t xml:space="preserve">Figure </w:t>
                              </w:r>
                              <w:r w:rsidR="00B1118E">
                                <w:fldChar w:fldCharType="begin"/>
                              </w:r>
                              <w:r w:rsidR="00B1118E">
                                <w:instrText xml:space="preserve"> SEQ Figure \* ARABIC </w:instrText>
                              </w:r>
                              <w:r w:rsidR="00B1118E">
                                <w:fldChar w:fldCharType="separate"/>
                              </w:r>
                              <w:r w:rsidR="002B0461">
                                <w:rPr>
                                  <w:noProof/>
                                </w:rPr>
                                <w:t>7</w:t>
                              </w:r>
                              <w:r w:rsidR="00B1118E">
                                <w:rPr>
                                  <w:noProof/>
                                </w:rPr>
                                <w:fldChar w:fldCharType="end"/>
                              </w:r>
                              <w:r>
                                <w:t xml:space="preserve">. </w:t>
                              </w:r>
                              <w:r w:rsidRPr="00830CD8">
                                <w:t>TEM images of (a) the end of a HCF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4560;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7454B2" w:rsidRPr="002D6FF2" w:rsidRDefault="007454B2" w:rsidP="007454B2">
                        <w:pPr>
                          <w:pStyle w:val="Caption"/>
                          <w:rPr>
                            <w:rFonts w:ascii="Arial" w:hAnsi="Arial" w:cs="Arial"/>
                          </w:rPr>
                        </w:pPr>
                        <w:r>
                          <w:t xml:space="preserve">Figure </w:t>
                        </w:r>
                        <w:r w:rsidR="00B1118E">
                          <w:fldChar w:fldCharType="begin"/>
                        </w:r>
                        <w:r w:rsidR="00B1118E">
                          <w:instrText xml:space="preserve"> SEQ Figure \* ARABIC </w:instrText>
                        </w:r>
                        <w:r w:rsidR="00B1118E">
                          <w:fldChar w:fldCharType="separate"/>
                        </w:r>
                        <w:r w:rsidR="002B0461">
                          <w:rPr>
                            <w:noProof/>
                          </w:rPr>
                          <w:t>7</w:t>
                        </w:r>
                        <w:r w:rsidR="00B1118E">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HCF by FTIR and X-ray photoelectron spectroscopy (XPS). We identified both B-C modes and B-O modes in the FTIR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HCF. </w:t>
      </w:r>
      <w:r w:rsidR="000A55AC" w:rsidRPr="00FC50AD">
        <w:rPr>
          <w:rFonts w:ascii="Arial" w:hAnsi="Arial" w:cs="Arial"/>
        </w:rPr>
        <w:t>At this time, the</w:t>
      </w:r>
      <w:r w:rsidRPr="00FC50AD">
        <w:rPr>
          <w:rFonts w:ascii="Arial" w:hAnsi="Arial" w:cs="Arial"/>
        </w:rPr>
        <w:t xml:space="preserve"> FTIR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HCF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5E58FF">
        <w:rPr>
          <w:rFonts w:ascii="Arial" w:hAnsi="Arial" w:cs="Arial"/>
        </w:rPr>
        <w:instrText xml:space="preserve"> ADDIN ZOTERO_ITEM CSL_CITATION {"citationID":"mitQ07Ay","properties":{"formattedCitation":"[47], [58]","plainCitation":"[47], [58]","noteIndex":0},"citationItems":[{"id":"OVO6HTm5/QrAtCBlC","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OVO6HTm5/Gv4yAoRZ","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HCF.</w:t>
      </w:r>
      <w:r w:rsidR="00073322" w:rsidRPr="00FC50AD">
        <w:rPr>
          <w:rFonts w:ascii="Arial" w:hAnsi="Arial" w:cs="Arial"/>
        </w:rPr>
        <w:t xml:space="preserve"> Cermignani et al. </w:t>
      </w:r>
      <w:r w:rsidR="005E58FF">
        <w:rPr>
          <w:rFonts w:ascii="Arial" w:hAnsi="Arial" w:cs="Arial"/>
        </w:rPr>
        <w:fldChar w:fldCharType="begin"/>
      </w:r>
      <w:r w:rsidR="005E58FF">
        <w:rPr>
          <w:rFonts w:ascii="Arial" w:hAnsi="Arial" w:cs="Arial"/>
        </w:rPr>
        <w:instrText xml:space="preserve"> ADDIN ZOTERO_ITEM CSL_CITATION {"citationID":"CyBez7Ew","properties":{"formattedCitation":"[47]","plainCitation":"[47]","noteIndex":0},"citationItems":[{"id":"OVO6HTm5/QrAtCBlC","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5E58FF">
        <w:rPr>
          <w:rFonts w:ascii="Arial" w:hAnsi="Arial" w:cs="Arial"/>
        </w:rPr>
        <w:instrText xml:space="preserve"> ADDIN ZOTERO_ITEM CSL_CITATION {"citationID":"0OsxNUr7","properties":{"formattedCitation":"[58]","plainCitation":"[58]","noteIndex":0},"citationItems":[{"id":"OVO6HTm5/Gv4yAoRZ","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c))</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r w:rsidR="00E2218F" w:rsidRPr="00FC50AD">
        <w:rPr>
          <w:rFonts w:ascii="Arial" w:hAnsi="Arial" w:cs="Arial"/>
        </w:rPr>
        <w:t xml:space="preserve">HCF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b)).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the origin of the bonding of boron in HCF. Furthermore, our preliminary XPS analysis only provides information to a depth of 10 nm into the HCF</w:t>
      </w:r>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HCF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7632" behindDoc="0" locked="0" layoutInCell="1" allowOverlap="1">
                <wp:simplePos x="0" y="0"/>
                <wp:positionH relativeFrom="column">
                  <wp:posOffset>129396</wp:posOffset>
                </wp:positionH>
                <wp:positionV relativeFrom="paragraph">
                  <wp:posOffset>237178</wp:posOffset>
                </wp:positionV>
                <wp:extent cx="5743311" cy="2682875"/>
                <wp:effectExtent l="0" t="0" r="0" b="3175"/>
                <wp:wrapTopAndBottom/>
                <wp:docPr id="9" name="Group 9"/>
                <wp:cNvGraphicFramePr/>
                <a:graphic xmlns:a="http://schemas.openxmlformats.org/drawingml/2006/main">
                  <a:graphicData uri="http://schemas.microsoft.com/office/word/2010/wordprocessingGroup">
                    <wpg:wgp>
                      <wpg:cNvGrpSpPr/>
                      <wpg:grpSpPr>
                        <a:xfrm>
                          <a:off x="0" y="0"/>
                          <a:ext cx="5743311" cy="2682875"/>
                          <a:chOff x="0" y="0"/>
                          <a:chExt cx="5743311" cy="2682875"/>
                        </a:xfrm>
                      </wpg:grpSpPr>
                      <pic:pic xmlns:pic="http://schemas.openxmlformats.org/drawingml/2006/picture">
                        <pic:nvPicPr>
                          <pic:cNvPr id="28" name="Picture 28"/>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190750"/>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583F2E" w:rsidRPr="003757DE" w:rsidRDefault="00583F2E" w:rsidP="00583F2E">
                              <w:pPr>
                                <w:pStyle w:val="Caption"/>
                                <w:rPr>
                                  <w:rFonts w:ascii="Arial" w:hAnsi="Arial" w:cs="Arial"/>
                                  <w:noProof/>
                                </w:rPr>
                              </w:pPr>
                              <w:r>
                                <w:t xml:space="preserve">Figure </w:t>
                              </w:r>
                              <w:fldSimple w:instr=" SEQ Figure \* ARABIC ">
                                <w:r w:rsidR="002B0461">
                                  <w:rPr>
                                    <w:noProof/>
                                  </w:rPr>
                                  <w:t>8</w:t>
                                </w:r>
                              </w:fldSimple>
                              <w:r>
                                <w:t xml:space="preserve">. </w:t>
                              </w:r>
                              <w:r w:rsidRPr="006965D8">
                                <w:t>Figure 8. XPS spectra of the B 1s core level state of boron-doped (a) carbon (Cermignani et al.), (b) graphene (Sheng et al.) and (c) H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1" style="position:absolute;left:0;text-align:left;margin-left:10.2pt;margin-top:18.7pt;width:452.25pt;height:211.25pt;z-index:251717632;mso-position-horizontal-relative:text;mso-position-vertical-relative:text" coordsize="57433,2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">
                <v:shape id="Picture 28" o:spid="_x0000_s1042" type="#_x0000_t75" style="position:absolute;width:54864;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583F2E" w:rsidRPr="003757DE" w:rsidRDefault="00583F2E" w:rsidP="00583F2E">
                        <w:pPr>
                          <w:pStyle w:val="Caption"/>
                          <w:rPr>
                            <w:rFonts w:ascii="Arial" w:hAnsi="Arial" w:cs="Arial"/>
                            <w:noProof/>
                          </w:rPr>
                        </w:pPr>
                        <w:r>
                          <w:t xml:space="preserve">Figure </w:t>
                        </w:r>
                        <w:fldSimple w:instr=" SEQ Figure \* ARABIC ">
                          <w:r w:rsidR="002B0461">
                            <w:rPr>
                              <w:noProof/>
                            </w:rPr>
                            <w:t>8</w:t>
                          </w:r>
                        </w:fldSimple>
                        <w:r>
                          <w:t xml:space="preserve">. </w:t>
                        </w:r>
                        <w:r w:rsidRPr="006965D8">
                          <w:t>Figure 8. XPS spectra of the B 1s core level state of boron-doped (a) carbon (Cermignani et al.), (b) graphene (Sheng et al.) and (c) HCF.</w:t>
                        </w:r>
                      </w:p>
                    </w:txbxContent>
                  </v:textbox>
                </v:shape>
                <w10:wrap type="topAndBottom"/>
              </v:group>
            </w:pict>
          </mc:Fallback>
        </mc:AlternateContent>
      </w:r>
    </w:p>
    <w:p w:rsidR="000D7143" w:rsidRPr="00FC50AD" w:rsidRDefault="002B0461" w:rsidP="00170648">
      <w:pPr>
        <w:rPr>
          <w:rFonts w:ascii="Arial" w:hAnsi="Arial" w:cs="Arial"/>
        </w:rPr>
      </w:pPr>
      <w:bookmarkStart w:id="0" w:name="_GoBack"/>
      <w:r w:rsidRPr="00FC50AD">
        <w:rPr>
          <w:rFonts w:ascii="Arial" w:hAnsi="Arial" w:cs="Arial"/>
          <w:noProof/>
        </w:rPr>
        <w:lastRenderedPageBreak/>
        <mc:AlternateContent>
          <mc:Choice Requires="wpg">
            <w:drawing>
              <wp:anchor distT="0" distB="0" distL="114300" distR="114300" simplePos="0" relativeHeight="251664384" behindDoc="0" locked="0" layoutInCell="1" allowOverlap="1" wp14:anchorId="67E3678C" wp14:editId="1A08591A">
                <wp:simplePos x="0" y="0"/>
                <wp:positionH relativeFrom="margin">
                  <wp:align>left</wp:align>
                </wp:positionH>
                <wp:positionV relativeFrom="paragraph">
                  <wp:posOffset>5136515</wp:posOffset>
                </wp:positionV>
                <wp:extent cx="5873750" cy="2235849"/>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873750" cy="2235849"/>
                          <a:chOff x="0" y="133100"/>
                          <a:chExt cx="5874327" cy="2236012"/>
                        </a:xfrm>
                      </wpg:grpSpPr>
                      <pic:pic xmlns:pic="http://schemas.openxmlformats.org/drawingml/2006/picture">
                        <pic:nvPicPr>
                          <pic:cNvPr id="6" name="Picture 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33100"/>
                            <a:ext cx="5874327" cy="1630671"/>
                          </a:xfrm>
                          <a:prstGeom prst="rect">
                            <a:avLst/>
                          </a:prstGeom>
                          <a:noFill/>
                        </pic:spPr>
                      </pic:pic>
                      <wps:wsp>
                        <wps:cNvPr id="19" name="Text Box 2"/>
                        <wps:cNvSpPr txBox="1">
                          <a:spLocks noChangeArrowheads="1"/>
                        </wps:cNvSpPr>
                        <wps:spPr bwMode="auto">
                          <a:xfrm>
                            <a:off x="1" y="1756293"/>
                            <a:ext cx="5785417" cy="612819"/>
                          </a:xfrm>
                          <a:prstGeom prst="rect">
                            <a:avLst/>
                          </a:prstGeom>
                          <a:solidFill>
                            <a:srgbClr val="FFFFFF"/>
                          </a:solidFill>
                          <a:ln w="9525">
                            <a:noFill/>
                            <a:miter lim="800000"/>
                            <a:headEnd/>
                            <a:tailEnd/>
                          </a:ln>
                        </wps:spPr>
                        <wps:txbx>
                          <w:txbxContent>
                            <w:p w:rsidR="000A4C93" w:rsidRDefault="000A4C93">
                              <w:r>
                                <w:t>Figure 10. SEM images of HCF as a function of B-doping: (a) smaller diameter, thin walled, HCF, (b) thin walled carbon eggs that have burst due to continued growth in the interior, (c) a freestanding HCF showing the central core, and (d) another carbon egg that has burs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7E3678C" id="Group 23" o:spid="_x0000_s1044" style="position:absolute;left:0;text-align:left;margin-left:0;margin-top:404.45pt;width:462.5pt;height:176.05pt;z-index:251664384;mso-position-horizontal:left;mso-position-horizontal-relative:margin;mso-position-vertical-relative:text;mso-width-relative:margin;mso-height-relative:margin" coordorigin=",1331" coordsize="58743,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">
                <v:shape id="Picture 6" o:spid="_x0000_s1045" type="#_x0000_t75" style="position:absolute;top:1331;width:58743;height:1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">
                  <v:imagedata r:id="rId26" o:title=""/>
                  <v:path arrowok="t"/>
                </v:shape>
                <v:shape id="_x0000_s1046" type="#_x0000_t202" style="position:absolute;top:17562;width:57854;height: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0A4C93" w:rsidRDefault="000A4C93">
                        <w:r>
                          <w:t>Figure 10. SEM images of HCF as a function of B-doping: (a) smaller diameter, thin walled, HCF, (b) thin walled carbon eggs that have burst due to continued growth in the interior, (c) a freestanding HCF showing the central core, and (d) another carbon egg that has burst.</w:t>
                        </w:r>
                      </w:p>
                    </w:txbxContent>
                  </v:textbox>
                </v:shape>
                <w10:wrap type="topAndBottom" anchorx="margin"/>
              </v:group>
            </w:pict>
          </mc:Fallback>
        </mc:AlternateContent>
      </w:r>
      <w:bookmarkEnd w:id="0"/>
      <w:r>
        <w:rPr>
          <w:rFonts w:ascii="Arial" w:hAnsi="Arial" w:cs="Arial"/>
          <w:noProof/>
        </w:rPr>
        <mc:AlternateContent>
          <mc:Choice Requires="wpg">
            <w:drawing>
              <wp:inline distT="0" distB="0" distL="0" distR="0" wp14:anchorId="417AF7A8" wp14:editId="257BCEAF">
                <wp:extent cx="5841365" cy="2434590"/>
                <wp:effectExtent l="0" t="0" r="6985" b="3810"/>
                <wp:docPr id="14" name="Group 14"/>
                <wp:cNvGraphicFramePr/>
                <a:graphic xmlns:a="http://schemas.openxmlformats.org/drawingml/2006/main">
                  <a:graphicData uri="http://schemas.microsoft.com/office/word/2010/wordprocessingGroup">
                    <wpg:wgp>
                      <wpg:cNvGrpSpPr/>
                      <wpg:grpSpPr>
                        <a:xfrm>
                          <a:off x="0" y="0"/>
                          <a:ext cx="5841365" cy="2434590"/>
                          <a:chOff x="0" y="0"/>
                          <a:chExt cx="5841365" cy="2434590"/>
                        </a:xfrm>
                      </wpg:grpSpPr>
                      <pic:pic xmlns:pic="http://schemas.openxmlformats.org/drawingml/2006/picture">
                        <pic:nvPicPr>
                          <pic:cNvPr id="20" name="Picture 2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wps:wsp>
                        <wps:cNvPr id="8" name="Text Box 8"/>
                        <wps:cNvSpPr txBox="1"/>
                        <wps:spPr>
                          <a:xfrm>
                            <a:off x="0" y="2028825"/>
                            <a:ext cx="5841365" cy="405765"/>
                          </a:xfrm>
                          <a:prstGeom prst="rect">
                            <a:avLst/>
                          </a:prstGeom>
                          <a:solidFill>
                            <a:prstClr val="white"/>
                          </a:solidFill>
                          <a:ln>
                            <a:noFill/>
                          </a:ln>
                        </wps:spPr>
                        <wps:txbx>
                          <w:txbxContent>
                            <w:p w:rsidR="002B0461" w:rsidRPr="00075D59" w:rsidRDefault="002B0461" w:rsidP="002B0461">
                              <w:pPr>
                                <w:pStyle w:val="Caption"/>
                                <w:rPr>
                                  <w:rFonts w:ascii="Arial" w:hAnsi="Arial" w:cs="Arial"/>
                                  <w:noProof/>
                                </w:rPr>
                              </w:pPr>
                              <w:r>
                                <w:t xml:space="preserve">Figure </w:t>
                              </w:r>
                              <w:fldSimple w:instr=" SEQ Figure \* ARABIC ">
                                <w:r>
                                  <w:rPr>
                                    <w:noProof/>
                                  </w:rPr>
                                  <w:t>9</w:t>
                                </w:r>
                              </w:fldSimple>
                              <w:r>
                                <w:t xml:space="preserve">. </w:t>
                              </w:r>
                              <w:r w:rsidRPr="00160539">
                                <w:t>SEM images of (a) the base of a HCF and (b) a top down view inside an HCF at the early stage of formation. Panel (c) is a schematic representation of a the proposed growth of H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17AF7A8" id="Group 14" o:spid="_x0000_s1047" style="width:459.95pt;height:191.7pt;mso-position-horizontal-relative:char;mso-position-vertical-relative:line" coordsize="58413,2434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">
                <v:shape id="Picture 20" o:spid="_x0000_s1048" type="#_x0000_t75" style="position:absolute;width:58413;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">
                  <v:imagedata r:id="rId28" o:title=""/>
                  <v:path arrowok="t"/>
                </v:shape>
                <v:shape id="Text Box 8" o:spid="_x0000_s1049" type="#_x0000_t202" style="position:absolute;top:20288;width:5841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2B0461" w:rsidRPr="00075D59" w:rsidRDefault="002B0461" w:rsidP="002B0461">
                        <w:pPr>
                          <w:pStyle w:val="Caption"/>
                          <w:rPr>
                            <w:rFonts w:ascii="Arial" w:hAnsi="Arial" w:cs="Arial"/>
                            <w:noProof/>
                          </w:rPr>
                        </w:pPr>
                        <w:r>
                          <w:t xml:space="preserve">Figure </w:t>
                        </w:r>
                        <w:fldSimple w:instr=" SEQ Figure \* ARABIC ">
                          <w:r>
                            <w:rPr>
                              <w:noProof/>
                            </w:rPr>
                            <w:t>9</w:t>
                          </w:r>
                        </w:fldSimple>
                        <w:r>
                          <w:t xml:space="preserve">. </w:t>
                        </w:r>
                        <w:r w:rsidRPr="00160539">
                          <w:t>SEM images of (a) the base of a HCF and (b) a top down view inside an HCF at the early stage of formation. Panel (c) is a schematic representation of a the proposed growth of HCF.</w:t>
                        </w:r>
                      </w:p>
                    </w:txbxContent>
                  </v:textbox>
                </v:shape>
                <w10:anchorlock/>
              </v:group>
            </w:pict>
          </mc:Fallback>
        </mc:AlternateContent>
      </w:r>
      <w:r w:rsidR="00F55AFE" w:rsidRPr="00FC50AD">
        <w:rPr>
          <w:rFonts w:ascii="Arial" w:hAnsi="Arial" w:cs="Arial"/>
        </w:rPr>
        <w:t>The tubular morphology of the HCF</w:t>
      </w:r>
      <w:r w:rsidR="00CD47FA" w:rsidRPr="00FC50AD">
        <w:rPr>
          <w:rFonts w:ascii="Arial" w:hAnsi="Arial" w:cs="Arial"/>
        </w:rPr>
        <w:t xml:space="preserve"> by itself is interesting,</w:t>
      </w:r>
      <w:r w:rsidR="00F55AFE" w:rsidRPr="00FC50AD">
        <w:rPr>
          <w:rFonts w:ascii="Arial" w:hAnsi="Arial" w:cs="Arial"/>
        </w:rPr>
        <w:t xml:space="preserve"> particularly </w:t>
      </w:r>
      <w:r w:rsidR="00CD47FA" w:rsidRPr="00FC50AD">
        <w:rPr>
          <w:rFonts w:ascii="Arial" w:hAnsi="Arial" w:cs="Arial"/>
        </w:rPr>
        <w:t>since</w:t>
      </w:r>
      <w:r w:rsidR="00F55AFE" w:rsidRPr="00FC50AD">
        <w:rPr>
          <w:rFonts w:ascii="Arial" w:hAnsi="Arial" w:cs="Arial"/>
        </w:rPr>
        <w:t xml:space="preserve"> they aren’t </w:t>
      </w:r>
      <w:r w:rsidR="002E1881" w:rsidRPr="00FC50AD">
        <w:rPr>
          <w:rFonts w:ascii="Arial" w:hAnsi="Arial" w:cs="Arial"/>
        </w:rPr>
        <w:t>carbon nanotube</w:t>
      </w:r>
      <w:r w:rsidR="00F55AFE" w:rsidRPr="00FC50AD">
        <w:rPr>
          <w:rFonts w:ascii="Arial" w:hAnsi="Arial" w:cs="Arial"/>
        </w:rPr>
        <w:t>s</w:t>
      </w:r>
      <w:r w:rsidR="002E1881" w:rsidRPr="00FC50AD">
        <w:rPr>
          <w:rFonts w:ascii="Arial" w:hAnsi="Arial" w:cs="Arial"/>
        </w:rPr>
        <w:t xml:space="preserve"> and </w:t>
      </w:r>
      <w:r w:rsidR="00F55AFE" w:rsidRPr="00FC50AD">
        <w:rPr>
          <w:rFonts w:ascii="Arial" w:hAnsi="Arial" w:cs="Arial"/>
        </w:rPr>
        <w:t xml:space="preserve">a metal catalyst isn’t </w:t>
      </w:r>
      <w:r w:rsidR="00CD47FA" w:rsidRPr="00FC50AD">
        <w:rPr>
          <w:rFonts w:ascii="Arial" w:hAnsi="Arial" w:cs="Arial"/>
        </w:rPr>
        <w:t>used</w:t>
      </w:r>
      <w:r w:rsidR="00F55AFE"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HCF formation</w:t>
      </w:r>
      <w:r w:rsidR="00CD47FA" w:rsidRPr="00FC50AD">
        <w:rPr>
          <w:rFonts w:ascii="Arial" w:hAnsi="Arial" w:cs="Arial"/>
        </w:rPr>
        <w:t xml:space="preserve"> in Fig. 9.</w:t>
      </w:r>
      <w:r w:rsidR="009D22D7" w:rsidRPr="00FC50AD">
        <w:rPr>
          <w:rFonts w:ascii="Arial" w:hAnsi="Arial" w:cs="Arial"/>
        </w:rPr>
        <w:t xml:space="preserve"> Panel (a) is a</w:t>
      </w:r>
      <w:r w:rsidR="00CD47FA" w:rsidRPr="00FC50AD">
        <w:rPr>
          <w:rFonts w:ascii="Arial" w:hAnsi="Arial" w:cs="Arial"/>
        </w:rPr>
        <w:t>n</w:t>
      </w:r>
      <w:r w:rsidR="009D22D7" w:rsidRPr="00FC50AD">
        <w:rPr>
          <w:rFonts w:ascii="Arial" w:hAnsi="Arial" w:cs="Arial"/>
        </w:rPr>
        <w:t xml:space="preserve"> HCF that has broken from the surface, as indicated by </w:t>
      </w:r>
      <w:r w:rsidR="00451E89" w:rsidRPr="00FC50AD">
        <w:rPr>
          <w:rFonts w:ascii="Arial" w:hAnsi="Arial" w:cs="Arial"/>
        </w:rPr>
        <w:t>the flattened base. The HCF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SEM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D02D2B" w:rsidRPr="00FC50AD">
        <w:rPr>
          <w:rFonts w:ascii="Arial" w:hAnsi="Arial" w:cs="Arial"/>
        </w:rPr>
        <w:t xml:space="preserve"> HFC.</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s of the HCF</w:t>
      </w:r>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xml:space="preserve">. However, for the outer layers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D22D7" w:rsidRPr="00FC50AD">
        <w:rPr>
          <w:rFonts w:ascii="Arial" w:hAnsi="Arial" w:cs="Arial"/>
        </w:rPr>
        <w:t xml:space="preserve"> </w:t>
      </w:r>
      <w:r w:rsidR="009F0995" w:rsidRPr="00FC50AD">
        <w:rPr>
          <w:rFonts w:ascii="Arial" w:hAnsi="Arial" w:cs="Arial"/>
        </w:rPr>
        <w:t xml:space="preserve">th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schematic representation of the initial stage of growth of the HCF</w:t>
      </w:r>
      <w:r w:rsidR="00A40AC5" w:rsidRPr="00FC50AD">
        <w:rPr>
          <w:rFonts w:ascii="Arial" w:hAnsi="Arial" w:cs="Arial"/>
        </w:rPr>
        <w:t xml:space="preserve"> is displayed in Fig. 9(c)</w:t>
      </w:r>
      <w:r w:rsidR="00AF5380" w:rsidRPr="00FC50AD">
        <w:rPr>
          <w:rFonts w:ascii="Arial" w:hAnsi="Arial" w:cs="Arial"/>
        </w:rPr>
        <w:t xml:space="preserve">. </w:t>
      </w:r>
      <w:r w:rsidR="00A40AC5" w:rsidRPr="00FC50AD">
        <w:rPr>
          <w:rFonts w:ascii="Arial" w:hAnsi="Arial" w:cs="Arial"/>
          <w:u w:val="single"/>
        </w:rPr>
        <w:t>Our hypothesis is</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9A01F1" w:rsidRPr="00FC50AD">
        <w:rPr>
          <w:rFonts w:ascii="Arial" w:hAnsi="Arial" w:cs="Arial"/>
        </w:rPr>
        <w:t>in</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morphologies by varying the concentration of boron precursor in the cyclohexanol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cyclohexanol solution reduce</w:t>
      </w:r>
      <w:r w:rsidR="009A01F1" w:rsidRPr="00FC50AD">
        <w:rPr>
          <w:rFonts w:ascii="Arial" w:hAnsi="Arial" w:cs="Arial"/>
        </w:rPr>
        <w:t>d</w:t>
      </w:r>
      <w:r w:rsidR="00CA63FC" w:rsidRPr="00FC50AD">
        <w:rPr>
          <w:rFonts w:ascii="Arial" w:hAnsi="Arial" w:cs="Arial"/>
        </w:rPr>
        <w:t xml:space="preserve"> the HCF diameter </w:t>
      </w:r>
      <w:r w:rsidR="00CA63FC" w:rsidRPr="00FC50AD">
        <w:rPr>
          <w:rFonts w:ascii="Arial" w:hAnsi="Arial" w:cs="Arial"/>
        </w:rPr>
        <w:lastRenderedPageBreak/>
        <w:t xml:space="preserve">and the wall thickness (Fig. 10(a)). </w:t>
      </w:r>
      <w:r w:rsidR="00985321" w:rsidRPr="00FC50AD">
        <w:rPr>
          <w:rFonts w:ascii="Arial" w:hAnsi="Arial" w:cs="Arial"/>
        </w:rPr>
        <w:t xml:space="preserve">The HCF in Fig. 10(a) has a wall thickness of </w:t>
      </w:r>
      <w:r w:rsidR="00150E43" w:rsidRPr="00FC50AD">
        <w:rPr>
          <w:rFonts w:ascii="Arial" w:hAnsi="Arial" w:cs="Arial"/>
        </w:rPr>
        <w:t>3</w:t>
      </w:r>
      <w:r w:rsidR="00985321" w:rsidRPr="00FC50AD">
        <w:rPr>
          <w:rFonts w:ascii="Arial" w:hAnsi="Arial" w:cs="Arial"/>
        </w:rPr>
        <w:t xml:space="preserve">4 nm, as compared to 99 nm for HCF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 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an important phenomena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5E58FF">
        <w:rPr>
          <w:rFonts w:ascii="Arial" w:hAnsi="Arial" w:cs="Arial"/>
        </w:rPr>
        <w:instrText xml:space="preserve"> ADDIN ZOTERO_ITEM CSL_CITATION {"citationID":"wIkT3q5a","properties":{"formattedCitation":"[59]\\uc0\\u8211{}[61]","plainCitation":"[59]–[61]","noteIndex":0},"citationItems":[{"id":"OVO6HTm5/ifUFQT3d","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OVO6HTm5/mV5HCGdX","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OVO6HTm5/8Fkcp4cX","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Pr="00FC50AD" w:rsidRDefault="009C0532" w:rsidP="00170648">
      <w:pPr>
        <w:rPr>
          <w:rFonts w:ascii="Arial" w:hAnsi="Arial" w:cs="Arial"/>
        </w:rPr>
      </w:pPr>
    </w:p>
    <w:p w:rsidR="002C6C8E" w:rsidRPr="00FC50AD" w:rsidRDefault="00C0689F" w:rsidP="002C6C8E">
      <w:pPr>
        <w:pStyle w:val="ListParagraph"/>
        <w:numPr>
          <w:ilvl w:val="0"/>
          <w:numId w:val="2"/>
        </w:numPr>
        <w:rPr>
          <w:rFonts w:ascii="Arial" w:hAnsi="Arial" w:cs="Arial"/>
          <w:b/>
        </w:rPr>
      </w:pPr>
      <w:r w:rsidRPr="00FC50AD">
        <w:rPr>
          <w:rFonts w:ascii="Arial" w:hAnsi="Arial" w:cs="Arial"/>
          <w:b/>
          <w:noProof/>
        </w:rPr>
        <mc:AlternateContent>
          <mc:Choice Requires="wpg">
            <w:drawing>
              <wp:anchor distT="0" distB="0" distL="114300" distR="114300" simplePos="0" relativeHeight="251675648" behindDoc="0" locked="0" layoutInCell="1" allowOverlap="1">
                <wp:simplePos x="0" y="0"/>
                <wp:positionH relativeFrom="column">
                  <wp:posOffset>365760</wp:posOffset>
                </wp:positionH>
                <wp:positionV relativeFrom="paragraph">
                  <wp:posOffset>294986</wp:posOffset>
                </wp:positionV>
                <wp:extent cx="5492115" cy="2009805"/>
                <wp:effectExtent l="0" t="0" r="0" b="9525"/>
                <wp:wrapTopAndBottom/>
                <wp:docPr id="24" name="Group 24"/>
                <wp:cNvGraphicFramePr/>
                <a:graphic xmlns:a="http://schemas.openxmlformats.org/drawingml/2006/main">
                  <a:graphicData uri="http://schemas.microsoft.com/office/word/2010/wordprocessingGroup">
                    <wpg:wgp>
                      <wpg:cNvGrpSpPr/>
                      <wpg:grpSpPr>
                        <a:xfrm>
                          <a:off x="0" y="0"/>
                          <a:ext cx="5492115" cy="2009805"/>
                          <a:chOff x="0" y="0"/>
                          <a:chExt cx="5492115" cy="2009805"/>
                        </a:xfrm>
                      </wpg:grpSpPr>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18" name="Text Box 2"/>
                        <wps:cNvSpPr txBox="1">
                          <a:spLocks noChangeArrowheads="1"/>
                        </wps:cNvSpPr>
                        <wps:spPr bwMode="auto">
                          <a:xfrm>
                            <a:off x="160713" y="1567846"/>
                            <a:ext cx="5131434" cy="441959"/>
                          </a:xfrm>
                          <a:prstGeom prst="rect">
                            <a:avLst/>
                          </a:prstGeom>
                          <a:solidFill>
                            <a:srgbClr val="FFFFFF"/>
                          </a:solidFill>
                          <a:ln w="9525">
                            <a:noFill/>
                            <a:miter lim="800000"/>
                            <a:headEnd/>
                            <a:tailEnd/>
                          </a:ln>
                        </wps:spPr>
                        <wps:txbx>
                          <w:txbxContent>
                            <w:p w:rsidR="000A4C93" w:rsidRDefault="000A4C93">
                              <w:r>
                                <w:t xml:space="preserve">Figure 11. A schematic of the hollow carbon filament (HCF) chemical vapor deposition system (CVD). </w:t>
                              </w:r>
                            </w:p>
                          </w:txbxContent>
                        </wps:txbx>
                        <wps:bodyPr rot="0" vert="horz" wrap="square" lIns="91440" tIns="45720" rIns="91440" bIns="45720" anchor="t" anchorCtr="0">
                          <a:spAutoFit/>
                        </wps:bodyPr>
                      </wps:wsp>
                    </wpg:wgp>
                  </a:graphicData>
                </a:graphic>
              </wp:anchor>
            </w:drawing>
          </mc:Choice>
          <mc:Fallback>
            <w:pict>
              <v:group id="Group 24" o:spid="_x0000_s1050" style="position:absolute;left:0;text-align:left;margin-left:28.8pt;margin-top:23.25pt;width:432.45pt;height:158.25pt;z-index:251675648;mso-position-horizontal-relative:text;mso-position-vertical-relative:text" coordsize="54921,2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">
                <v:shape id="Picture 16" o:spid="_x0000_s1051"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30" o:title=""/>
                  <v:path arrowok="t"/>
                </v:shape>
                <v:shape id="_x0000_s1052" type="#_x0000_t202" style="position:absolute;left:1607;top:15678;width:5131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rsidR="000A4C93" w:rsidRDefault="000A4C93">
                        <w:r>
                          <w:t xml:space="preserve">Figure 11. A schematic of the hollow carbon filament (HCF) chemical vapor deposition system (CVD). </w:t>
                        </w:r>
                      </w:p>
                    </w:txbxContent>
                  </v:textbox>
                </v:shape>
                <w10:wrap type="topAndBottom"/>
              </v:group>
            </w:pict>
          </mc:Fallback>
        </mc:AlternateContent>
      </w:r>
      <w:r w:rsidR="002C6C8E" w:rsidRPr="00FC50AD">
        <w:rPr>
          <w:rFonts w:ascii="Arial" w:hAnsi="Arial" w:cs="Arial"/>
          <w:b/>
        </w:rPr>
        <w:t>Research Plan</w:t>
      </w: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HCF chemical vapor deposition </w:t>
      </w:r>
      <w:r w:rsidR="00BF51BC" w:rsidRPr="00FC50AD">
        <w:rPr>
          <w:rFonts w:ascii="Arial" w:hAnsi="Arial" w:cs="Arial"/>
        </w:rPr>
        <w:t xml:space="preserve">(CVD)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r w:rsidRPr="00FC50AD">
        <w:rPr>
          <w:rFonts w:ascii="Arial" w:hAnsi="Arial" w:cs="Arial"/>
          <w:vertAlign w:val="superscript"/>
        </w:rPr>
        <w:t>o</w:t>
      </w:r>
      <w:r w:rsidRPr="00FC50AD">
        <w:rPr>
          <w:rFonts w:ascii="Arial" w:hAnsi="Arial" w:cs="Arial"/>
        </w:rPr>
        <w:t xml:space="preserve">C, a quartz tube that serves as the reactor, a hot plate/stirrer for heating and mixing the precursors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cyclohexanol.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132E9" w:rsidRPr="00FC50AD" w:rsidRDefault="00B132E9"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boron is incorporated </w:t>
      </w:r>
      <w:r w:rsidR="00A951D3" w:rsidRPr="00FC50AD">
        <w:rPr>
          <w:rFonts w:ascii="Arial" w:hAnsi="Arial" w:cs="Arial"/>
        </w:rPr>
        <w:t>into the carbon lattice.</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Is there a</w:t>
      </w:r>
      <w:r w:rsidR="00A951D3" w:rsidRPr="00FC50AD">
        <w:rPr>
          <w:rFonts w:ascii="Arial" w:hAnsi="Arial" w:cs="Arial"/>
        </w:rPr>
        <w:t>n</w:t>
      </w:r>
      <w:r w:rsidRPr="00FC50AD">
        <w:rPr>
          <w:rFonts w:ascii="Arial" w:hAnsi="Arial" w:cs="Arial"/>
        </w:rPr>
        <w:t xml:space="preserve"> S-B interaction and does it facilitate B inclusion? </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If oxygen is important, are boron-oxygen complexes formed in the HCF?</w:t>
      </w:r>
      <w:r w:rsidR="0023019E" w:rsidRPr="00FC50AD">
        <w:rPr>
          <w:rFonts w:ascii="Arial" w:hAnsi="Arial" w:cs="Arial"/>
        </w:rPr>
        <w:t xml:space="preserve"> </w:t>
      </w:r>
    </w:p>
    <w:p w:rsidR="002C6C8E" w:rsidRPr="00FC50AD"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 free carbon source</w:t>
      </w:r>
      <w:r w:rsidRPr="00FC50AD">
        <w:rPr>
          <w:rFonts w:ascii="Arial" w:hAnsi="Arial" w:cs="Arial"/>
        </w:rPr>
        <w:t>, such as hexane, impact HCF formation, and if so, how</w:t>
      </w:r>
      <w:r w:rsidR="0023019E" w:rsidRPr="00FC50AD">
        <w:rPr>
          <w:rFonts w:ascii="Arial" w:hAnsi="Arial" w:cs="Arial"/>
        </w:rPr>
        <w:t>?</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Do we need sulfur or is boron sufficient?</w:t>
      </w:r>
    </w:p>
    <w:p w:rsidR="00CC03B8" w:rsidRPr="00FC50AD" w:rsidRDefault="00CC03B8" w:rsidP="0023019E">
      <w:pPr>
        <w:pStyle w:val="ListParagraph"/>
        <w:numPr>
          <w:ilvl w:val="0"/>
          <w:numId w:val="8"/>
        </w:numPr>
        <w:rPr>
          <w:rFonts w:ascii="Arial" w:hAnsi="Arial" w:cs="Arial"/>
        </w:rPr>
      </w:pPr>
      <w:r w:rsidRPr="00FC50AD">
        <w:rPr>
          <w:rFonts w:ascii="Arial" w:hAnsi="Arial" w:cs="Arial"/>
        </w:rPr>
        <w:t>Is incorporated boron B-O or O-B-C or simply B-C?</w:t>
      </w:r>
    </w:p>
    <w:p w:rsidR="0023019E" w:rsidRPr="00FC50AD" w:rsidRDefault="00A951D3" w:rsidP="0023019E">
      <w:pPr>
        <w:pStyle w:val="ListParagraph"/>
        <w:numPr>
          <w:ilvl w:val="0"/>
          <w:numId w:val="7"/>
        </w:numPr>
        <w:rPr>
          <w:rFonts w:ascii="Arial" w:hAnsi="Arial" w:cs="Arial"/>
        </w:rPr>
      </w:pPr>
      <w:r w:rsidRPr="00FC50AD">
        <w:rPr>
          <w:rFonts w:ascii="Arial" w:hAnsi="Arial" w:cs="Arial"/>
        </w:rPr>
        <w:t>Determine if the</w:t>
      </w:r>
      <w:r w:rsidR="0023019E" w:rsidRPr="00FC50AD">
        <w:rPr>
          <w:rFonts w:ascii="Arial" w:hAnsi="Arial" w:cs="Arial"/>
        </w:rPr>
        <w:t xml:space="preserve"> conformation of the boron precursor influence</w:t>
      </w:r>
      <w:r w:rsidR="00EC0A16" w:rsidRPr="00FC50AD">
        <w:rPr>
          <w:rFonts w:ascii="Arial" w:hAnsi="Arial" w:cs="Arial"/>
        </w:rPr>
        <w:t>s</w:t>
      </w:r>
      <w:r w:rsidR="0023019E" w:rsidRPr="00FC50AD">
        <w:rPr>
          <w:rFonts w:ascii="Arial" w:hAnsi="Arial" w:cs="Arial"/>
        </w:rPr>
        <w:t xml:space="preserve"> the mo</w:t>
      </w:r>
      <w:r w:rsidRPr="00FC50AD">
        <w:rPr>
          <w:rFonts w:ascii="Arial" w:hAnsi="Arial" w:cs="Arial"/>
        </w:rPr>
        <w:t>rphology of the carbon produced.</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 xml:space="preserve">If </w:t>
      </w:r>
      <w:r w:rsidR="00650DB3" w:rsidRPr="00FC50AD">
        <w:rPr>
          <w:rFonts w:ascii="Arial" w:hAnsi="Arial" w:cs="Arial"/>
        </w:rPr>
        <w:t>the choice of boron precursor does affect morphology</w:t>
      </w:r>
      <w:r w:rsidRPr="00FC50AD">
        <w:rPr>
          <w:rFonts w:ascii="Arial" w:hAnsi="Arial" w:cs="Arial"/>
        </w:rPr>
        <w:t xml:space="preserve">, is </w:t>
      </w:r>
      <w:r w:rsidR="00233E3C" w:rsidRPr="00FC50AD">
        <w:rPr>
          <w:rFonts w:ascii="Arial" w:hAnsi="Arial" w:cs="Arial"/>
        </w:rPr>
        <w:t>this because</w:t>
      </w:r>
      <w:r w:rsidR="00CF1BB5" w:rsidRPr="00FC50AD">
        <w:rPr>
          <w:rFonts w:ascii="Arial" w:hAnsi="Arial" w:cs="Arial"/>
        </w:rPr>
        <w:t xml:space="preserve"> </w:t>
      </w:r>
      <w:r w:rsidRPr="00FC50AD">
        <w:rPr>
          <w:rFonts w:ascii="Arial" w:hAnsi="Arial" w:cs="Arial"/>
        </w:rPr>
        <w:t xml:space="preserve">other elements </w:t>
      </w:r>
      <w:r w:rsidR="00233E3C" w:rsidRPr="00FC50AD">
        <w:rPr>
          <w:rFonts w:ascii="Arial" w:hAnsi="Arial" w:cs="Arial"/>
        </w:rPr>
        <w:t xml:space="preserve">of the precursor </w:t>
      </w:r>
      <w:r w:rsidRPr="00FC50AD">
        <w:rPr>
          <w:rFonts w:ascii="Arial" w:hAnsi="Arial" w:cs="Arial"/>
        </w:rPr>
        <w:t xml:space="preserve">are carried along </w:t>
      </w:r>
      <w:r w:rsidR="00EC0A16" w:rsidRPr="00FC50AD">
        <w:rPr>
          <w:rFonts w:ascii="Arial" w:hAnsi="Arial" w:cs="Arial"/>
        </w:rPr>
        <w:t>with</w:t>
      </w:r>
      <w:r w:rsidRPr="00FC50AD">
        <w:rPr>
          <w:rFonts w:ascii="Arial" w:hAnsi="Arial" w:cs="Arial"/>
        </w:rPr>
        <w:t xml:space="preserve"> boron and </w:t>
      </w:r>
      <w:r w:rsidR="00CF1BB5" w:rsidRPr="00FC50AD">
        <w:rPr>
          <w:rFonts w:ascii="Arial" w:hAnsi="Arial" w:cs="Arial"/>
        </w:rPr>
        <w:t xml:space="preserve">subsequently </w:t>
      </w:r>
      <w:r w:rsidR="00233E3C" w:rsidRPr="00FC50AD">
        <w:rPr>
          <w:rFonts w:ascii="Arial" w:hAnsi="Arial" w:cs="Arial"/>
        </w:rPr>
        <w:t>incorporated into the carbo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lastRenderedPageBreak/>
        <w:t xml:space="preserve">Can we </w:t>
      </w:r>
      <w:r w:rsidR="00650DB3" w:rsidRPr="00FC50AD">
        <w:rPr>
          <w:rFonts w:ascii="Arial" w:hAnsi="Arial" w:cs="Arial"/>
        </w:rPr>
        <w:t>utilize</w:t>
      </w:r>
      <w:r w:rsidRPr="00FC50AD">
        <w:rPr>
          <w:rFonts w:ascii="Arial" w:hAnsi="Arial" w:cs="Arial"/>
        </w:rPr>
        <w:t xml:space="preserve"> </w:t>
      </w:r>
      <w:r w:rsidR="00650DB3" w:rsidRPr="00FC50AD">
        <w:rPr>
          <w:rFonts w:ascii="Arial" w:hAnsi="Arial" w:cs="Arial"/>
        </w:rPr>
        <w:t>the boron precursor</w:t>
      </w:r>
      <w:r w:rsidRPr="00FC50AD">
        <w:rPr>
          <w:rFonts w:ascii="Arial" w:hAnsi="Arial" w:cs="Arial"/>
        </w:rPr>
        <w:t xml:space="preserve"> as a way to co-dope carbon with other elements, such as nitrogen?</w:t>
      </w:r>
    </w:p>
    <w:p w:rsidR="0023019E" w:rsidRPr="00FC50AD" w:rsidRDefault="0023019E" w:rsidP="0023019E">
      <w:pPr>
        <w:pStyle w:val="ListParagraph"/>
        <w:numPr>
          <w:ilvl w:val="0"/>
          <w:numId w:val="8"/>
        </w:numPr>
        <w:rPr>
          <w:rFonts w:ascii="Arial" w:hAnsi="Arial" w:cs="Arial"/>
        </w:rPr>
      </w:pPr>
      <w:r w:rsidRPr="00FC50AD">
        <w:rPr>
          <w:rFonts w:ascii="Arial" w:hAnsi="Arial" w:cs="Arial"/>
        </w:rPr>
        <w:t>What happens to the carbon morphology is we co-introduce a second dopant precursor, such as ammonia?</w:t>
      </w:r>
    </w:p>
    <w:p w:rsidR="00DF0FF4" w:rsidRPr="00FC50AD" w:rsidRDefault="00DF0FF4" w:rsidP="00DF0FF4">
      <w:pPr>
        <w:pStyle w:val="ListParagraph"/>
        <w:numPr>
          <w:ilvl w:val="0"/>
          <w:numId w:val="8"/>
        </w:numPr>
        <w:rPr>
          <w:rFonts w:ascii="Arial" w:hAnsi="Arial" w:cs="Arial"/>
        </w:rPr>
      </w:pPr>
      <w:r w:rsidRPr="00FC50AD">
        <w:rPr>
          <w:rFonts w:ascii="Arial" w:hAnsi="Arial" w:cs="Arial"/>
        </w:rPr>
        <w:t>Does the molecular confirmatio</w:t>
      </w:r>
      <w:r w:rsidR="00D74558" w:rsidRPr="00FC50AD">
        <w:rPr>
          <w:rFonts w:ascii="Arial" w:hAnsi="Arial" w:cs="Arial"/>
        </w:rPr>
        <w:t>n</w:t>
      </w:r>
      <w:r w:rsidRPr="00FC50AD">
        <w:rPr>
          <w:rFonts w:ascii="Arial" w:hAnsi="Arial" w:cs="Arial"/>
        </w:rPr>
        <w:t xml:space="preserve"> of </w:t>
      </w:r>
      <w:r w:rsidR="00EC0A16" w:rsidRPr="00FC50AD">
        <w:rPr>
          <w:rFonts w:ascii="Arial" w:hAnsi="Arial" w:cs="Arial"/>
        </w:rPr>
        <w:t xml:space="preserve">the </w:t>
      </w:r>
      <w:r w:rsidRPr="00FC50AD">
        <w:rPr>
          <w:rFonts w:ascii="Arial" w:hAnsi="Arial" w:cs="Arial"/>
        </w:rPr>
        <w:t>boron precursor influence the degree of sp3 bonding?</w:t>
      </w:r>
    </w:p>
    <w:p w:rsidR="004B1091" w:rsidRPr="00FC50AD" w:rsidRDefault="00355A6A" w:rsidP="004B1091">
      <w:pPr>
        <w:pStyle w:val="ListParagraph"/>
        <w:numPr>
          <w:ilvl w:val="0"/>
          <w:numId w:val="7"/>
        </w:numPr>
        <w:rPr>
          <w:rFonts w:ascii="Arial" w:hAnsi="Arial" w:cs="Arial"/>
        </w:rPr>
      </w:pPr>
      <w:r w:rsidRPr="00FC50AD">
        <w:rPr>
          <w:rFonts w:ascii="Arial" w:hAnsi="Arial" w:cs="Arial"/>
        </w:rPr>
        <w:t>Determine the mechanism whereby the</w:t>
      </w:r>
      <w:r w:rsidR="004B1091" w:rsidRPr="00FC50AD">
        <w:rPr>
          <w:rFonts w:ascii="Arial" w:hAnsi="Arial" w:cs="Arial"/>
        </w:rPr>
        <w:t xml:space="preserve"> ratio of boron precursor to carbon precursor </w:t>
      </w:r>
      <w:r w:rsidRPr="00FC50AD">
        <w:rPr>
          <w:rFonts w:ascii="Arial" w:hAnsi="Arial" w:cs="Arial"/>
        </w:rPr>
        <w:t>determines the</w:t>
      </w:r>
      <w:r w:rsidR="004B1091" w:rsidRPr="00FC50AD">
        <w:rPr>
          <w:rFonts w:ascii="Arial" w:hAnsi="Arial" w:cs="Arial"/>
        </w:rPr>
        <w:t xml:space="preserve"> morpholo</w:t>
      </w:r>
      <w:r w:rsidRPr="00FC50AD">
        <w:rPr>
          <w:rFonts w:ascii="Arial" w:hAnsi="Arial" w:cs="Arial"/>
        </w:rPr>
        <w:t>gy, i.e. HCF, carbon eggs, etc.</w:t>
      </w:r>
    </w:p>
    <w:p w:rsidR="00A05CC5" w:rsidRPr="00FC50AD" w:rsidRDefault="00763304" w:rsidP="00A05CC5">
      <w:pPr>
        <w:pStyle w:val="ListParagraph"/>
        <w:numPr>
          <w:ilvl w:val="0"/>
          <w:numId w:val="8"/>
        </w:numPr>
        <w:rPr>
          <w:rFonts w:ascii="Arial" w:hAnsi="Arial" w:cs="Arial"/>
        </w:rPr>
      </w:pPr>
      <w:r w:rsidRPr="00FC50AD">
        <w:rPr>
          <w:rFonts w:ascii="Arial" w:hAnsi="Arial" w:cs="Arial"/>
        </w:rPr>
        <w:t>Why isn’t there secondary growth on the walls of the HCF? Primarily sp2 bonded?</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the partial fraction of sp3 bonding</w:t>
      </w:r>
      <w:r w:rsidR="0001009A" w:rsidRPr="00FC50AD">
        <w:rPr>
          <w:rFonts w:ascii="Arial" w:hAnsi="Arial" w:cs="Arial"/>
        </w:rPr>
        <w:t xml:space="preserve"> brought about by the inclusion of boron</w:t>
      </w:r>
      <w:r w:rsidRPr="00FC50AD">
        <w:rPr>
          <w:rFonts w:ascii="Arial" w:hAnsi="Arial" w:cs="Arial"/>
        </w:rPr>
        <w:t xml:space="preserve"> influence </w:t>
      </w:r>
      <w:r w:rsidR="00EC0A16" w:rsidRPr="00FC50AD">
        <w:rPr>
          <w:rFonts w:ascii="Arial" w:hAnsi="Arial" w:cs="Arial"/>
        </w:rPr>
        <w:t>the</w:t>
      </w:r>
      <w:r w:rsidRPr="00FC50AD">
        <w:rPr>
          <w:rFonts w:ascii="Arial" w:hAnsi="Arial" w:cs="Arial"/>
        </w:rPr>
        <w:t xml:space="preserve"> thickness</w:t>
      </w:r>
      <w:r w:rsidR="00EC0A16" w:rsidRPr="00FC50AD">
        <w:rPr>
          <w:rFonts w:ascii="Arial" w:hAnsi="Arial" w:cs="Arial"/>
        </w:rPr>
        <w:t xml:space="preserve"> of the HCF walls</w:t>
      </w:r>
      <w:r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wall thickness dictate the length of the HCF before they close?</w:t>
      </w:r>
      <w:r w:rsidR="00EC0A16" w:rsidRPr="00FC50AD">
        <w:rPr>
          <w:rFonts w:ascii="Arial" w:hAnsi="Arial" w:cs="Arial"/>
        </w:rPr>
        <w:t xml:space="preserve"> If so, is this a measure of internal strain?</w:t>
      </w:r>
    </w:p>
    <w:p w:rsidR="00763304" w:rsidRPr="00FC50AD" w:rsidRDefault="00424F6F" w:rsidP="00A05CC5">
      <w:pPr>
        <w:pStyle w:val="ListParagraph"/>
        <w:numPr>
          <w:ilvl w:val="0"/>
          <w:numId w:val="8"/>
        </w:numPr>
        <w:rPr>
          <w:rFonts w:ascii="Arial" w:hAnsi="Arial" w:cs="Arial"/>
        </w:rPr>
      </w:pPr>
      <w:r w:rsidRPr="00FC50AD">
        <w:rPr>
          <w:rFonts w:ascii="Arial" w:hAnsi="Arial" w:cs="Arial"/>
        </w:rPr>
        <w:t xml:space="preserve">Can we introduce </w:t>
      </w:r>
      <w:r w:rsidR="001B522C" w:rsidRPr="00FC50AD">
        <w:rPr>
          <w:rFonts w:ascii="Arial" w:hAnsi="Arial" w:cs="Arial"/>
        </w:rPr>
        <w:t xml:space="preserve">strain through sp3 bonding </w:t>
      </w:r>
      <w:r w:rsidR="00763304" w:rsidRPr="00FC50AD">
        <w:rPr>
          <w:rFonts w:ascii="Arial" w:hAnsi="Arial" w:cs="Arial"/>
        </w:rPr>
        <w:t>and use it to sculpt the carbon morphology?</w:t>
      </w:r>
    </w:p>
    <w:p w:rsidR="00C0689F" w:rsidRPr="00FC50AD" w:rsidRDefault="00C0689F" w:rsidP="00C0689F">
      <w:pPr>
        <w:rPr>
          <w:rFonts w:ascii="Arial" w:hAnsi="Arial" w:cs="Arial"/>
        </w:rPr>
      </w:pPr>
    </w:p>
    <w:p w:rsidR="00B808BE" w:rsidRPr="00FC50AD" w:rsidRDefault="0078337D" w:rsidP="0078337D">
      <w:pPr>
        <w:ind w:left="270"/>
        <w:rPr>
          <w:rFonts w:ascii="Arial" w:hAnsi="Arial" w:cs="Arial"/>
          <w:b/>
        </w:rPr>
      </w:pPr>
      <w:r w:rsidRPr="00FC50AD">
        <w:rPr>
          <w:rFonts w:ascii="Arial" w:hAnsi="Arial" w:cs="Arial"/>
          <w:b/>
        </w:rPr>
        <w:t>III.1. Determination of boron bonding and incorporation in</w:t>
      </w:r>
      <w:r w:rsidR="009734AF" w:rsidRPr="00FC50AD">
        <w:rPr>
          <w:rFonts w:ascii="Arial" w:hAnsi="Arial" w:cs="Arial"/>
          <w:b/>
        </w:rPr>
        <w:t>to the</w:t>
      </w:r>
      <w:r w:rsidRPr="00FC50AD">
        <w:rPr>
          <w:rFonts w:ascii="Arial" w:hAnsi="Arial" w:cs="Arial"/>
          <w:b/>
        </w:rPr>
        <w:t xml:space="preserve"> carbon lattice</w:t>
      </w:r>
    </w:p>
    <w:p w:rsidR="0078337D" w:rsidRPr="00FC50AD" w:rsidRDefault="0078337D" w:rsidP="002E1881">
      <w:pPr>
        <w:rPr>
          <w:rFonts w:ascii="Arial" w:hAnsi="Arial" w:cs="Arial"/>
        </w:rPr>
      </w:pPr>
    </w:p>
    <w:p w:rsidR="0078337D" w:rsidRPr="00FC50AD" w:rsidRDefault="0078337D" w:rsidP="002E1881">
      <w:pPr>
        <w:rPr>
          <w:rFonts w:ascii="Arial" w:hAnsi="Arial" w:cs="Arial"/>
        </w:rPr>
      </w:pPr>
      <w:r w:rsidRPr="00FC50AD">
        <w:rPr>
          <w:rFonts w:ascii="Arial" w:hAnsi="Arial" w:cs="Arial"/>
        </w:rPr>
        <w:t>To determine the chemical composition of the boron doped HCF we will rely on spectroscopic analysis and nuclear magnetic resonance (NMR). The spectro</w:t>
      </w:r>
      <w:r w:rsidR="002B3514" w:rsidRPr="00FC50AD">
        <w:rPr>
          <w:rFonts w:ascii="Arial" w:hAnsi="Arial" w:cs="Arial"/>
        </w:rPr>
        <w:t xml:space="preserve">scopic techniques are Raman, </w:t>
      </w:r>
      <w:r w:rsidRPr="00FC50AD">
        <w:rPr>
          <w:rFonts w:ascii="Arial" w:hAnsi="Arial" w:cs="Arial"/>
        </w:rPr>
        <w:t xml:space="preserve">FTIR and X-ray photoelectron spectroscopy (XPS). As </w:t>
      </w:r>
      <w:r w:rsidR="002B3514" w:rsidRPr="00FC50AD">
        <w:rPr>
          <w:rFonts w:ascii="Arial" w:hAnsi="Arial" w:cs="Arial"/>
        </w:rPr>
        <w:t>we</w:t>
      </w:r>
      <w:r w:rsidRPr="00FC50AD">
        <w:rPr>
          <w:rFonts w:ascii="Arial" w:hAnsi="Arial" w:cs="Arial"/>
        </w:rPr>
        <w:t xml:space="preserve"> know</w:t>
      </w:r>
      <w:r w:rsidR="002B3514" w:rsidRPr="00FC50AD">
        <w:rPr>
          <w:rFonts w:ascii="Arial" w:hAnsi="Arial" w:cs="Arial"/>
        </w:rPr>
        <w:t xml:space="preserve"> well</w:t>
      </w:r>
      <w:r w:rsidRPr="00FC50AD">
        <w:rPr>
          <w:rFonts w:ascii="Arial" w:hAnsi="Arial" w:cs="Arial"/>
        </w:rPr>
        <w:t xml:space="preserve">, Raman and FTIR spectroscopies allow us to identify the dipole and non-dipole vibrational modes, respectively. </w:t>
      </w:r>
      <w:r w:rsidR="00603EF2" w:rsidRPr="00FC50AD">
        <w:rPr>
          <w:rFonts w:ascii="Arial" w:hAnsi="Arial" w:cs="Arial"/>
        </w:rPr>
        <w:t xml:space="preserve">We will use Raman spectroscopy to quantify the ration of sp2 to sp3 bonding of carbon </w:t>
      </w:r>
      <w:r w:rsidR="002B3514" w:rsidRPr="00FC50AD">
        <w:rPr>
          <w:rFonts w:ascii="Arial" w:hAnsi="Arial" w:cs="Arial"/>
        </w:rPr>
        <w:t xml:space="preserve">as </w:t>
      </w:r>
      <w:r w:rsidR="00603EF2" w:rsidRPr="00FC50AD">
        <w:rPr>
          <w:rFonts w:ascii="Arial" w:hAnsi="Arial" w:cs="Arial"/>
        </w:rPr>
        <w:t>a function of boron doping. Displayed in Fig. 1</w:t>
      </w:r>
      <w:r w:rsidR="00C0689F" w:rsidRPr="00FC50AD">
        <w:rPr>
          <w:rFonts w:ascii="Arial" w:hAnsi="Arial" w:cs="Arial"/>
        </w:rPr>
        <w:t>2</w:t>
      </w:r>
      <w:r w:rsidR="00603EF2" w:rsidRPr="00FC50AD">
        <w:rPr>
          <w:rFonts w:ascii="Arial" w:hAnsi="Arial" w:cs="Arial"/>
        </w:rPr>
        <w:t xml:space="preserve"> is preliminary Raman spectra of HCF.</w:t>
      </w:r>
      <w:r w:rsidRPr="00FC50AD">
        <w:rPr>
          <w:rFonts w:ascii="Arial" w:hAnsi="Arial" w:cs="Arial"/>
        </w:rPr>
        <w:t xml:space="preserve"> </w:t>
      </w:r>
      <w:r w:rsidR="00603EF2" w:rsidRPr="00FC50AD">
        <w:rPr>
          <w:rFonts w:ascii="Arial" w:hAnsi="Arial" w:cs="Arial"/>
        </w:rPr>
        <w:t>Upon comparing the Raman spectrum for HCF in Fig. 1</w:t>
      </w:r>
      <w:r w:rsidR="00C0689F" w:rsidRPr="00FC50AD">
        <w:rPr>
          <w:rFonts w:ascii="Arial" w:hAnsi="Arial" w:cs="Arial"/>
        </w:rPr>
        <w:t>2</w:t>
      </w:r>
      <w:r w:rsidR="00603EF2" w:rsidRPr="00FC50AD">
        <w:rPr>
          <w:rFonts w:ascii="Arial" w:hAnsi="Arial" w:cs="Arial"/>
        </w:rPr>
        <w:t xml:space="preserve"> to that of GUITAR in Fig. 2, we see that there is a higher ratio of sp3 to sp2 bonding in HCF relative to undoped GUITAR. </w:t>
      </w:r>
      <w:r w:rsidR="006A355D" w:rsidRPr="00FC50AD">
        <w:rPr>
          <w:rFonts w:ascii="Arial" w:hAnsi="Arial" w:cs="Arial"/>
        </w:rPr>
        <w:t xml:space="preserve">We hypothesize that the ratio of sp2/sp3 bonding </w:t>
      </w:r>
      <w:r w:rsidR="00077B5B" w:rsidRPr="00FC50AD">
        <w:rPr>
          <w:rFonts w:ascii="Arial" w:hAnsi="Arial" w:cs="Arial"/>
        </w:rPr>
        <w:t xml:space="preserve">(D/G ratio) </w:t>
      </w:r>
      <w:r w:rsidR="006A355D" w:rsidRPr="00FC50AD">
        <w:rPr>
          <w:rFonts w:ascii="Arial" w:hAnsi="Arial" w:cs="Arial"/>
        </w:rPr>
        <w:t xml:space="preserve">will correlate with the wall thickness and with the length of the HCF, where </w:t>
      </w:r>
      <w:r w:rsidR="002B3514" w:rsidRPr="00FC50AD">
        <w:rPr>
          <w:rFonts w:ascii="Arial" w:hAnsi="Arial" w:cs="Arial"/>
        </w:rPr>
        <w:t xml:space="preserve">the concentration of B doping </w:t>
      </w:r>
      <w:r w:rsidR="00C875E8" w:rsidRPr="00FC50AD">
        <w:rPr>
          <w:rFonts w:ascii="Arial" w:hAnsi="Arial" w:cs="Arial"/>
        </w:rPr>
        <w:t>increases</w:t>
      </w:r>
      <w:r w:rsidR="002B3514" w:rsidRPr="00FC50AD">
        <w:rPr>
          <w:rFonts w:ascii="Arial" w:hAnsi="Arial" w:cs="Arial"/>
        </w:rPr>
        <w:t xml:space="preserve"> the concentration of</w:t>
      </w:r>
      <w:r w:rsidR="006A355D" w:rsidRPr="00FC50AD">
        <w:rPr>
          <w:rFonts w:ascii="Arial" w:hAnsi="Arial" w:cs="Arial"/>
        </w:rPr>
        <w:t xml:space="preserve"> sp3 bonding </w:t>
      </w:r>
      <w:r w:rsidR="002B3514" w:rsidRPr="00FC50AD">
        <w:rPr>
          <w:rFonts w:ascii="Arial" w:hAnsi="Arial" w:cs="Arial"/>
        </w:rPr>
        <w:t>that distorts the graphene</w:t>
      </w:r>
      <w:r w:rsidR="006A355D" w:rsidRPr="00FC50AD">
        <w:rPr>
          <w:rFonts w:ascii="Arial" w:hAnsi="Arial" w:cs="Arial"/>
        </w:rPr>
        <w:t xml:space="preserve"> lattice and that this reduces the size of the graphite domains through mutual </w:t>
      </w:r>
      <w:r w:rsidR="002B3514" w:rsidRPr="00FC50AD">
        <w:rPr>
          <w:rFonts w:ascii="Arial" w:hAnsi="Arial" w:cs="Arial"/>
        </w:rPr>
        <w:t xml:space="preserve">sp3 </w:t>
      </w:r>
      <w:r w:rsidR="006A355D" w:rsidRPr="00FC50AD">
        <w:rPr>
          <w:rFonts w:ascii="Arial" w:hAnsi="Arial" w:cs="Arial"/>
        </w:rPr>
        <w:t xml:space="preserve">crosslinking. </w:t>
      </w:r>
      <w:r w:rsidR="00696AE4" w:rsidRPr="00FC50AD">
        <w:rPr>
          <w:rFonts w:ascii="Arial" w:hAnsi="Arial" w:cs="Arial"/>
        </w:rPr>
        <w:t>Furthermore, we can track strain</w:t>
      </w:r>
      <w:r w:rsidR="00CF1BB5" w:rsidRPr="00FC50AD">
        <w:rPr>
          <w:rFonts w:ascii="Arial" w:hAnsi="Arial" w:cs="Arial"/>
        </w:rPr>
        <w:t xml:space="preserve"> </w:t>
      </w:r>
      <w:r w:rsidR="002B3514" w:rsidRPr="00FC50AD">
        <w:rPr>
          <w:rFonts w:ascii="Arial" w:hAnsi="Arial" w:cs="Arial"/>
        </w:rPr>
        <w:t>in</w:t>
      </w:r>
      <w:r w:rsidR="00696AE4" w:rsidRPr="00FC50AD">
        <w:rPr>
          <w:rFonts w:ascii="Arial" w:hAnsi="Arial" w:cs="Arial"/>
        </w:rPr>
        <w:t xml:space="preserve"> with the HCF by tracking the shift of the peak position of the D and G bands as a function of boron concentration.</w:t>
      </w:r>
      <w:r w:rsidR="006A355D" w:rsidRPr="00FC50AD">
        <w:rPr>
          <w:rFonts w:ascii="Arial" w:hAnsi="Arial" w:cs="Arial"/>
        </w:rPr>
        <w:t xml:space="preserve"> </w:t>
      </w:r>
      <w:r w:rsidR="008A7AFD" w:rsidRPr="00FC50AD">
        <w:rPr>
          <w:rFonts w:ascii="Arial" w:hAnsi="Arial" w:cs="Arial"/>
        </w:rPr>
        <w:t xml:space="preserve">We anticipate that we will be able to ascertain the composition of the carbon </w:t>
      </w:r>
      <w:r w:rsidR="002B3514" w:rsidRPr="00FC50AD">
        <w:rPr>
          <w:rFonts w:ascii="Arial" w:hAnsi="Arial" w:cs="Arial"/>
        </w:rPr>
        <w:t>within the interior of</w:t>
      </w:r>
      <w:r w:rsidR="008A7AFD" w:rsidRPr="00FC50AD">
        <w:rPr>
          <w:rFonts w:ascii="Arial" w:hAnsi="Arial" w:cs="Arial"/>
        </w:rPr>
        <w:t xml:space="preserve"> the eggs </w:t>
      </w:r>
      <w:r w:rsidR="002B3514" w:rsidRPr="00FC50AD">
        <w:rPr>
          <w:rFonts w:ascii="Arial" w:hAnsi="Arial" w:cs="Arial"/>
        </w:rPr>
        <w:t>that causes them</w:t>
      </w:r>
      <w:r w:rsidR="008A7AFD" w:rsidRPr="00FC50AD">
        <w:rPr>
          <w:rFonts w:ascii="Arial" w:hAnsi="Arial" w:cs="Arial"/>
        </w:rPr>
        <w:t xml:space="preserve"> explode. Ultimately, the </w:t>
      </w:r>
      <w:r w:rsidR="00077B5B" w:rsidRPr="00FC50AD">
        <w:rPr>
          <w:rFonts w:ascii="Arial" w:hAnsi="Arial" w:cs="Arial"/>
        </w:rPr>
        <w:t>D/G</w:t>
      </w:r>
      <w:r w:rsidR="008A7AFD" w:rsidRPr="00FC50AD">
        <w:rPr>
          <w:rFonts w:ascii="Arial" w:hAnsi="Arial" w:cs="Arial"/>
        </w:rPr>
        <w:t xml:space="preserve"> ratio as</w:t>
      </w:r>
      <w:r w:rsidR="002B3514" w:rsidRPr="00FC50AD">
        <w:rPr>
          <w:rFonts w:ascii="Arial" w:hAnsi="Arial" w:cs="Arial"/>
        </w:rPr>
        <w:t xml:space="preserve"> a function of boron doping, </w:t>
      </w:r>
      <w:r w:rsidR="008A7AFD" w:rsidRPr="00FC50AD">
        <w:rPr>
          <w:rFonts w:ascii="Arial" w:hAnsi="Arial" w:cs="Arial"/>
        </w:rPr>
        <w:t xml:space="preserve">in conjunction with the carbon morphology, will enable us to model the strain and determine how it drives the </w:t>
      </w:r>
      <w:r w:rsidR="002B3514" w:rsidRPr="00FC50AD">
        <w:rPr>
          <w:rFonts w:ascii="Arial" w:hAnsi="Arial" w:cs="Arial"/>
        </w:rPr>
        <w:t>carbon</w:t>
      </w:r>
      <w:r w:rsidR="008A7AFD" w:rsidRPr="00FC50AD">
        <w:rPr>
          <w:rFonts w:ascii="Arial" w:hAnsi="Arial" w:cs="Arial"/>
        </w:rPr>
        <w:t xml:space="preserve"> morphology.</w:t>
      </w:r>
    </w:p>
    <w:p w:rsidR="002B3514" w:rsidRPr="00FC50AD" w:rsidRDefault="002B3514" w:rsidP="002E1881">
      <w:pPr>
        <w:rPr>
          <w:rFonts w:ascii="Arial" w:hAnsi="Arial" w:cs="Arial"/>
        </w:rPr>
      </w:pPr>
    </w:p>
    <w:p w:rsidR="00D536D8" w:rsidRPr="00FC50AD" w:rsidRDefault="00D536D8" w:rsidP="002E1881">
      <w:pPr>
        <w:rPr>
          <w:rFonts w:ascii="Arial" w:hAnsi="Arial" w:cs="Arial"/>
        </w:rPr>
      </w:pPr>
      <w:r w:rsidRPr="00FC50AD">
        <w:rPr>
          <w:rFonts w:ascii="Arial" w:hAnsi="Arial" w:cs="Arial"/>
        </w:rPr>
        <w:t xml:space="preserve">FTIR spectra of HCF will allow us to identify the inclusion of H and O. </w:t>
      </w:r>
      <w:r w:rsidR="00917E5A" w:rsidRPr="00FC50AD">
        <w:rPr>
          <w:rFonts w:ascii="Arial" w:hAnsi="Arial" w:cs="Arial"/>
        </w:rPr>
        <w:t>Our preliminary FTIR data has been difficult to interpret because of the richness of the spectra. There are indications that C-B bonds</w:t>
      </w:r>
      <w:r w:rsidR="008924E0" w:rsidRPr="00FC50AD">
        <w:rPr>
          <w:rFonts w:ascii="Arial" w:hAnsi="Arial" w:cs="Arial"/>
        </w:rPr>
        <w:t>,</w:t>
      </w:r>
      <w:r w:rsidR="00917E5A" w:rsidRPr="00FC50AD">
        <w:rPr>
          <w:rFonts w:ascii="Arial" w:hAnsi="Arial" w:cs="Arial"/>
        </w:rPr>
        <w:t xml:space="preserve"> similar to boron carbide</w:t>
      </w:r>
      <w:r w:rsidR="008924E0" w:rsidRPr="00FC50AD">
        <w:rPr>
          <w:rFonts w:ascii="Arial" w:hAnsi="Arial" w:cs="Arial"/>
        </w:rPr>
        <w:t>,</w:t>
      </w:r>
      <w:r w:rsidR="00917E5A" w:rsidRPr="00FC50AD">
        <w:rPr>
          <w:rFonts w:ascii="Arial" w:hAnsi="Arial" w:cs="Arial"/>
        </w:rPr>
        <w:t xml:space="preserve"> are present in HCF, but the lack of consistency of the data makes this identification difficult. </w:t>
      </w:r>
      <w:r w:rsidR="00BA006C" w:rsidRPr="00FC50AD">
        <w:rPr>
          <w:rFonts w:ascii="Arial" w:hAnsi="Arial" w:cs="Arial"/>
        </w:rPr>
        <w:t xml:space="preserve">Our goal is to determine if </w:t>
      </w:r>
      <w:r w:rsidR="008924E0" w:rsidRPr="00FC50AD">
        <w:rPr>
          <w:rFonts w:ascii="Arial" w:hAnsi="Arial" w:cs="Arial"/>
        </w:rPr>
        <w:t>oxygen is</w:t>
      </w:r>
      <w:r w:rsidR="00BA006C" w:rsidRPr="00FC50AD">
        <w:rPr>
          <w:rFonts w:ascii="Arial" w:hAnsi="Arial" w:cs="Arial"/>
        </w:rPr>
        <w:t xml:space="preserve"> incorporated into the HCF and if </w:t>
      </w:r>
      <w:r w:rsidR="008924E0" w:rsidRPr="00FC50AD">
        <w:rPr>
          <w:rFonts w:ascii="Arial" w:hAnsi="Arial" w:cs="Arial"/>
        </w:rPr>
        <w:t xml:space="preserve">its </w:t>
      </w:r>
      <w:r w:rsidR="00BA006C" w:rsidRPr="00FC50AD">
        <w:rPr>
          <w:rFonts w:ascii="Arial" w:hAnsi="Arial" w:cs="Arial"/>
        </w:rPr>
        <w:t xml:space="preserve">bonding is C-O, B-O or C-B-O. </w:t>
      </w:r>
      <w:r w:rsidR="0078072B" w:rsidRPr="00FC50AD">
        <w:rPr>
          <w:rFonts w:ascii="Arial" w:hAnsi="Arial" w:cs="Arial"/>
        </w:rPr>
        <w:t xml:space="preserve">The FTIR data of HCF grown with a low ratio of </w:t>
      </w:r>
      <w:r w:rsidR="008924E0" w:rsidRPr="00FC50AD">
        <w:rPr>
          <w:rFonts w:ascii="Arial" w:hAnsi="Arial" w:cs="Arial"/>
        </w:rPr>
        <w:t xml:space="preserve">the </w:t>
      </w:r>
      <w:r w:rsidR="0078072B" w:rsidRPr="00FC50AD">
        <w:rPr>
          <w:rFonts w:ascii="Arial" w:hAnsi="Arial" w:cs="Arial"/>
        </w:rPr>
        <w:t xml:space="preserve">boron precursor to cyclohexanol suggests the presence of B-O bonding, which isn’t present in </w:t>
      </w:r>
      <w:r w:rsidR="008924E0" w:rsidRPr="00FC50AD">
        <w:rPr>
          <w:rFonts w:ascii="Arial" w:hAnsi="Arial" w:cs="Arial"/>
        </w:rPr>
        <w:t xml:space="preserve">carbon grown with </w:t>
      </w:r>
      <w:r w:rsidR="0078072B" w:rsidRPr="00FC50AD">
        <w:rPr>
          <w:rFonts w:ascii="Arial" w:hAnsi="Arial" w:cs="Arial"/>
        </w:rPr>
        <w:t xml:space="preserve">higher boron precursor to cyclohexanol ratios. </w:t>
      </w:r>
      <w:r w:rsidR="00937DB4" w:rsidRPr="00FC50AD">
        <w:rPr>
          <w:rFonts w:ascii="Arial" w:hAnsi="Arial" w:cs="Arial"/>
        </w:rPr>
        <w:t xml:space="preserve">To address the question of oxygen inclusion, we will switch </w:t>
      </w:r>
      <w:r w:rsidR="008924E0" w:rsidRPr="00FC50AD">
        <w:rPr>
          <w:rFonts w:ascii="Arial" w:hAnsi="Arial" w:cs="Arial"/>
        </w:rPr>
        <w:t>to hexane, an oxygen-free carbon source</w:t>
      </w:r>
      <w:r w:rsidR="00937DB4" w:rsidRPr="00FC50AD">
        <w:rPr>
          <w:rFonts w:ascii="Arial" w:hAnsi="Arial" w:cs="Arial"/>
        </w:rPr>
        <w:t>. We anticipate that th</w:t>
      </w:r>
      <w:r w:rsidR="008924E0" w:rsidRPr="00FC50AD">
        <w:rPr>
          <w:rFonts w:ascii="Arial" w:hAnsi="Arial" w:cs="Arial"/>
        </w:rPr>
        <w:t>is will reduce the HCF</w:t>
      </w:r>
      <w:r w:rsidR="00937DB4" w:rsidRPr="00FC50AD">
        <w:rPr>
          <w:rFonts w:ascii="Arial" w:hAnsi="Arial" w:cs="Arial"/>
        </w:rPr>
        <w:t xml:space="preserve"> oxygen content and we will be able to determine if oxygen </w:t>
      </w:r>
      <w:r w:rsidR="008924E0" w:rsidRPr="00FC50AD">
        <w:rPr>
          <w:rFonts w:ascii="Arial" w:hAnsi="Arial" w:cs="Arial"/>
        </w:rPr>
        <w:t>influences</w:t>
      </w:r>
      <w:r w:rsidR="00937DB4" w:rsidRPr="00FC50AD">
        <w:rPr>
          <w:rFonts w:ascii="Arial" w:hAnsi="Arial" w:cs="Arial"/>
        </w:rPr>
        <w:t xml:space="preserve"> the morphology.</w:t>
      </w:r>
      <w:r w:rsidR="00077B5B" w:rsidRPr="00FC50AD">
        <w:rPr>
          <w:rFonts w:ascii="Arial" w:hAnsi="Arial" w:cs="Arial"/>
        </w:rPr>
        <w:t xml:space="preserve"> We will acquire complementary Raman spectra to determine if </w:t>
      </w:r>
      <w:r w:rsidR="00037870" w:rsidRPr="00FC50AD">
        <w:rPr>
          <w:rFonts w:ascii="Arial" w:hAnsi="Arial" w:cs="Arial"/>
        </w:rPr>
        <w:t>reducing the</w:t>
      </w:r>
      <w:r w:rsidR="00077B5B" w:rsidRPr="00FC50AD">
        <w:rPr>
          <w:rFonts w:ascii="Arial" w:hAnsi="Arial" w:cs="Arial"/>
        </w:rPr>
        <w:t xml:space="preserve"> oxygen content affects the D/G ratio and</w:t>
      </w:r>
      <w:r w:rsidR="00037870" w:rsidRPr="00FC50AD">
        <w:rPr>
          <w:rFonts w:ascii="Arial" w:hAnsi="Arial" w:cs="Arial"/>
        </w:rPr>
        <w:t>,</w:t>
      </w:r>
      <w:r w:rsidR="00077B5B" w:rsidRPr="00FC50AD">
        <w:rPr>
          <w:rFonts w:ascii="Arial" w:hAnsi="Arial" w:cs="Arial"/>
        </w:rPr>
        <w:t xml:space="preserve"> subsequently</w:t>
      </w:r>
      <w:r w:rsidR="00037870" w:rsidRPr="00FC50AD">
        <w:rPr>
          <w:rFonts w:ascii="Arial" w:hAnsi="Arial" w:cs="Arial"/>
        </w:rPr>
        <w:t>,</w:t>
      </w:r>
      <w:r w:rsidR="00077B5B" w:rsidRPr="00FC50AD">
        <w:rPr>
          <w:rFonts w:ascii="Arial" w:hAnsi="Arial" w:cs="Arial"/>
        </w:rPr>
        <w:t xml:space="preserve"> the strain.</w:t>
      </w:r>
      <w:r w:rsidR="00DC66D6" w:rsidRPr="00FC50AD">
        <w:rPr>
          <w:rFonts w:ascii="Arial" w:hAnsi="Arial" w:cs="Arial"/>
        </w:rPr>
        <w:t xml:space="preserve"> We will also </w:t>
      </w:r>
      <w:r w:rsidR="00037870" w:rsidRPr="00FC50AD">
        <w:rPr>
          <w:rFonts w:ascii="Arial" w:hAnsi="Arial" w:cs="Arial"/>
        </w:rPr>
        <w:t xml:space="preserve">emply </w:t>
      </w:r>
      <w:r w:rsidR="00DC66D6" w:rsidRPr="00FC50AD">
        <w:rPr>
          <w:rFonts w:ascii="Arial" w:hAnsi="Arial" w:cs="Arial"/>
        </w:rPr>
        <w:t xml:space="preserve">FTIR to determine if there are trace amounts of sulfur incorporated into the HCF. </w:t>
      </w:r>
      <w:r w:rsidR="00374E0B" w:rsidRPr="00FC50AD">
        <w:rPr>
          <w:rFonts w:ascii="Arial" w:hAnsi="Arial" w:cs="Arial"/>
        </w:rPr>
        <w:t xml:space="preserve">If, </w:t>
      </w:r>
      <w:r w:rsidR="00037870" w:rsidRPr="00FC50AD">
        <w:rPr>
          <w:rFonts w:ascii="Arial" w:hAnsi="Arial" w:cs="Arial"/>
        </w:rPr>
        <w:t xml:space="preserve">we will use </w:t>
      </w:r>
      <w:r w:rsidR="00374E0B" w:rsidRPr="00FC50AD">
        <w:rPr>
          <w:rFonts w:ascii="Arial" w:hAnsi="Arial" w:cs="Arial"/>
        </w:rPr>
        <w:t>FTIR to quantify how much and if it is affected by the concentration of boron incorporated into the HCF and/or the ratio of boron precursor to carbon source.</w:t>
      </w:r>
      <w:r w:rsidR="00220857" w:rsidRPr="00FC50AD">
        <w:rPr>
          <w:rFonts w:ascii="Arial" w:hAnsi="Arial" w:cs="Arial"/>
        </w:rPr>
        <w:t xml:space="preserve"> </w:t>
      </w:r>
      <w:r w:rsidR="00037870" w:rsidRPr="00FC50AD">
        <w:rPr>
          <w:rFonts w:ascii="Arial" w:hAnsi="Arial" w:cs="Arial"/>
        </w:rPr>
        <w:t>The</w:t>
      </w:r>
      <w:r w:rsidR="00220857" w:rsidRPr="00FC50AD">
        <w:rPr>
          <w:rFonts w:ascii="Arial" w:hAnsi="Arial" w:cs="Arial"/>
        </w:rPr>
        <w:t xml:space="preserve"> FTIR </w:t>
      </w:r>
      <w:r w:rsidR="00037870" w:rsidRPr="00FC50AD">
        <w:rPr>
          <w:rFonts w:ascii="Arial" w:hAnsi="Arial" w:cs="Arial"/>
        </w:rPr>
        <w:t>spectra</w:t>
      </w:r>
      <w:r w:rsidR="00220857" w:rsidRPr="00FC50AD">
        <w:rPr>
          <w:rFonts w:ascii="Arial" w:hAnsi="Arial" w:cs="Arial"/>
        </w:rPr>
        <w:t xml:space="preserve"> of the HCF </w:t>
      </w:r>
      <w:r w:rsidR="00037870" w:rsidRPr="00FC50AD">
        <w:rPr>
          <w:rFonts w:ascii="Arial" w:hAnsi="Arial" w:cs="Arial"/>
        </w:rPr>
        <w:t xml:space="preserve">and </w:t>
      </w:r>
      <w:r w:rsidR="00520957" w:rsidRPr="00FC50AD">
        <w:rPr>
          <w:rFonts w:ascii="Arial" w:hAnsi="Arial" w:cs="Arial"/>
        </w:rPr>
        <w:t>literature reports o</w:t>
      </w:r>
      <w:r w:rsidR="00037870" w:rsidRPr="00FC50AD">
        <w:rPr>
          <w:rFonts w:ascii="Arial" w:hAnsi="Arial" w:cs="Arial"/>
        </w:rPr>
        <w:t>f</w:t>
      </w:r>
      <w:r w:rsidR="00520957" w:rsidRPr="00FC50AD">
        <w:rPr>
          <w:rFonts w:ascii="Arial" w:hAnsi="Arial" w:cs="Arial"/>
        </w:rPr>
        <w:t xml:space="preserve"> the FTIR signature of sulfur oxide </w:t>
      </w:r>
      <w:r w:rsidR="00520957" w:rsidRPr="00FC50AD">
        <w:rPr>
          <w:rFonts w:ascii="Arial" w:hAnsi="Arial" w:cs="Arial"/>
        </w:rPr>
        <w:fldChar w:fldCharType="begin"/>
      </w:r>
      <w:r w:rsidR="005E58FF">
        <w:rPr>
          <w:rFonts w:ascii="Arial" w:hAnsi="Arial" w:cs="Arial"/>
        </w:rPr>
        <w:instrText xml:space="preserve"> ADDIN ZOTERO_ITEM CSL_CITATION {"citationID":"w9A3Sn4E","properties":{"formattedCitation":"[62]\\uc0\\u8211{}[64]","plainCitation":"[62]–[64]","noteIndex":0},"citationItems":[{"id":"OVO6HTm5/vC24UXHO","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OVO6HTm5/mFiNL0f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OVO6HTm5/1P1fPnJ1","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00520957" w:rsidRPr="00FC50AD">
        <w:rPr>
          <w:rFonts w:ascii="Arial" w:hAnsi="Arial" w:cs="Arial"/>
        </w:rPr>
        <w:fldChar w:fldCharType="separate"/>
      </w:r>
      <w:r w:rsidR="005E58FF" w:rsidRPr="005E58FF">
        <w:rPr>
          <w:rFonts w:ascii="Arial" w:hAnsi="Arial" w:cs="Arial"/>
          <w:szCs w:val="24"/>
        </w:rPr>
        <w:t>[62]–[64]</w:t>
      </w:r>
      <w:r w:rsidR="00520957" w:rsidRPr="00FC50AD">
        <w:rPr>
          <w:rFonts w:ascii="Arial" w:hAnsi="Arial" w:cs="Arial"/>
        </w:rPr>
        <w:fldChar w:fldCharType="end"/>
      </w:r>
      <w:r w:rsidR="00037870" w:rsidRPr="00FC50AD">
        <w:rPr>
          <w:rFonts w:ascii="Arial" w:hAnsi="Arial" w:cs="Arial"/>
        </w:rPr>
        <w:t xml:space="preserve"> suggest that the inclusion of  sulfur is in the form of S-O bonding. However, once again, </w:t>
      </w:r>
      <w:r w:rsidR="00220857" w:rsidRPr="00FC50AD">
        <w:rPr>
          <w:rFonts w:ascii="Arial" w:hAnsi="Arial" w:cs="Arial"/>
        </w:rPr>
        <w:t xml:space="preserve">the complexity of the </w:t>
      </w:r>
      <w:r w:rsidR="00037870" w:rsidRPr="00FC50AD">
        <w:rPr>
          <w:rFonts w:ascii="Arial" w:hAnsi="Arial" w:cs="Arial"/>
        </w:rPr>
        <w:t xml:space="preserve">preliminary FTIR </w:t>
      </w:r>
      <w:r w:rsidR="00220857" w:rsidRPr="00FC50AD">
        <w:rPr>
          <w:rFonts w:ascii="Arial" w:hAnsi="Arial" w:cs="Arial"/>
        </w:rPr>
        <w:t xml:space="preserve">data makes it difficult to </w:t>
      </w:r>
      <w:r w:rsidR="00220857" w:rsidRPr="00FC50AD">
        <w:rPr>
          <w:rFonts w:ascii="Arial" w:hAnsi="Arial" w:cs="Arial"/>
        </w:rPr>
        <w:lastRenderedPageBreak/>
        <w:t xml:space="preserve">make a conclusive identification. Further FTIR studies will shed valuable light on </w:t>
      </w:r>
      <w:r w:rsidR="00037870" w:rsidRPr="00FC50AD">
        <w:rPr>
          <w:rFonts w:ascii="Arial" w:hAnsi="Arial" w:cs="Arial"/>
        </w:rPr>
        <w:t>the presence of</w:t>
      </w:r>
      <w:r w:rsidR="00220857" w:rsidRPr="00FC50AD">
        <w:rPr>
          <w:rFonts w:ascii="Arial" w:hAnsi="Arial" w:cs="Arial"/>
        </w:rPr>
        <w:t xml:space="preserve"> sulfur and if it affects the HCF morphology. </w:t>
      </w:r>
      <w:r w:rsidR="003E2949" w:rsidRPr="00FC50AD">
        <w:rPr>
          <w:rFonts w:ascii="Arial" w:hAnsi="Arial" w:cs="Arial"/>
        </w:rPr>
        <w:t>Note that t</w:t>
      </w:r>
      <w:r w:rsidR="00220857" w:rsidRPr="00FC50AD">
        <w:rPr>
          <w:rFonts w:ascii="Arial" w:hAnsi="Arial" w:cs="Arial"/>
        </w:rPr>
        <w:t xml:space="preserve">here are indications that HCF </w:t>
      </w:r>
      <w:r w:rsidR="00CF1BB5" w:rsidRPr="00FC50AD">
        <w:rPr>
          <w:rFonts w:ascii="Arial" w:hAnsi="Arial" w:cs="Arial"/>
        </w:rPr>
        <w:t>grow</w:t>
      </w:r>
      <w:r w:rsidR="00220857" w:rsidRPr="00FC50AD">
        <w:rPr>
          <w:rFonts w:ascii="Arial" w:hAnsi="Arial" w:cs="Arial"/>
        </w:rPr>
        <w:t xml:space="preserve"> without using sulfur. If possible, we will be able to elimi</w:t>
      </w:r>
      <w:r w:rsidR="003E2949" w:rsidRPr="00FC50AD">
        <w:rPr>
          <w:rFonts w:ascii="Arial" w:hAnsi="Arial" w:cs="Arial"/>
        </w:rPr>
        <w:t>nate sulfur inclusion and</w:t>
      </w:r>
      <w:r w:rsidR="00220857" w:rsidRPr="00FC50AD">
        <w:rPr>
          <w:rFonts w:ascii="Arial" w:hAnsi="Arial" w:cs="Arial"/>
        </w:rPr>
        <w:t xml:space="preserve"> any ambiguity about its influence on HCF formation and </w:t>
      </w:r>
      <w:r w:rsidR="003E2949" w:rsidRPr="00FC50AD">
        <w:rPr>
          <w:rFonts w:ascii="Arial" w:hAnsi="Arial" w:cs="Arial"/>
        </w:rPr>
        <w:t xml:space="preserve">any new </w:t>
      </w:r>
      <w:r w:rsidR="00220857" w:rsidRPr="00FC50AD">
        <w:rPr>
          <w:rFonts w:ascii="Arial" w:hAnsi="Arial" w:cs="Arial"/>
        </w:rPr>
        <w:t>morpholog</w:t>
      </w:r>
      <w:r w:rsidR="003E2949" w:rsidRPr="00FC50AD">
        <w:rPr>
          <w:rFonts w:ascii="Arial" w:hAnsi="Arial" w:cs="Arial"/>
        </w:rPr>
        <w:t>ies we observe</w:t>
      </w:r>
      <w:r w:rsidR="00220857" w:rsidRPr="00FC50AD">
        <w:rPr>
          <w:rFonts w:ascii="Arial" w:hAnsi="Arial" w:cs="Arial"/>
        </w:rPr>
        <w:t xml:space="preserve">. </w:t>
      </w:r>
    </w:p>
    <w:p w:rsidR="00936007" w:rsidRPr="00FC50AD" w:rsidRDefault="00936007" w:rsidP="002E1881">
      <w:pPr>
        <w:rPr>
          <w:rFonts w:ascii="Arial" w:hAnsi="Arial" w:cs="Arial"/>
        </w:rPr>
      </w:pPr>
    </w:p>
    <w:p w:rsidR="00936007" w:rsidRPr="00FC50AD" w:rsidRDefault="00355A6A" w:rsidP="002E1881">
      <w:pPr>
        <w:rPr>
          <w:rFonts w:ascii="Arial" w:hAnsi="Arial" w:cs="Arial"/>
        </w:rPr>
      </w:pPr>
      <w:r w:rsidRPr="00FC50AD">
        <w:rPr>
          <w:rFonts w:ascii="Arial" w:hAnsi="Arial" w:cs="Arial"/>
          <w:noProof/>
        </w:rPr>
        <mc:AlternateContent>
          <mc:Choice Requires="wpg">
            <w:drawing>
              <wp:anchor distT="0" distB="0" distL="114300" distR="114300" simplePos="0" relativeHeight="251668480" behindDoc="0" locked="0" layoutInCell="1" allowOverlap="1" wp14:anchorId="46107674" wp14:editId="009D2573">
                <wp:simplePos x="0" y="0"/>
                <wp:positionH relativeFrom="column">
                  <wp:posOffset>59632</wp:posOffset>
                </wp:positionH>
                <wp:positionV relativeFrom="paragraph">
                  <wp:posOffset>1820025</wp:posOffset>
                </wp:positionV>
                <wp:extent cx="1743075" cy="3757295"/>
                <wp:effectExtent l="0" t="0" r="9525" b="0"/>
                <wp:wrapSquare wrapText="bothSides"/>
                <wp:docPr id="27" name="Group 27"/>
                <wp:cNvGraphicFramePr/>
                <a:graphic xmlns:a="http://schemas.openxmlformats.org/drawingml/2006/main">
                  <a:graphicData uri="http://schemas.microsoft.com/office/word/2010/wordprocessingGroup">
                    <wpg:wgp>
                      <wpg:cNvGrpSpPr/>
                      <wpg:grpSpPr>
                        <a:xfrm>
                          <a:off x="0" y="0"/>
                          <a:ext cx="1743075" cy="3757295"/>
                          <a:chOff x="0" y="0"/>
                          <a:chExt cx="1743075" cy="3640686"/>
                        </a:xfrm>
                      </wpg:grpSpPr>
                      <pic:pic xmlns:pic="http://schemas.openxmlformats.org/drawingml/2006/picture">
                        <pic:nvPicPr>
                          <pic:cNvPr id="25" name="Picture 25"/>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3075" cy="2880995"/>
                          </a:xfrm>
                          <a:prstGeom prst="rect">
                            <a:avLst/>
                          </a:prstGeom>
                          <a:noFill/>
                        </pic:spPr>
                      </pic:pic>
                      <wps:wsp>
                        <wps:cNvPr id="26" name="Text Box 2"/>
                        <wps:cNvSpPr txBox="1">
                          <a:spLocks noChangeArrowheads="1"/>
                        </wps:cNvSpPr>
                        <wps:spPr bwMode="auto">
                          <a:xfrm>
                            <a:off x="99753" y="2898371"/>
                            <a:ext cx="1642745" cy="742315"/>
                          </a:xfrm>
                          <a:prstGeom prst="rect">
                            <a:avLst/>
                          </a:prstGeom>
                          <a:solidFill>
                            <a:srgbClr val="FFFFFF"/>
                          </a:solidFill>
                          <a:ln w="9525">
                            <a:noFill/>
                            <a:miter lim="800000"/>
                            <a:headEnd/>
                            <a:tailEnd/>
                          </a:ln>
                        </wps:spPr>
                        <wps:txbx>
                          <w:txbxContent>
                            <w:p w:rsidR="000A4C93" w:rsidRDefault="000A4C93">
                              <w:r>
                                <w:t>Figure 12. (a) A wide survey Raman scan of HCF and (b) a high resolution Raman sca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6107674" id="Group 27" o:spid="_x0000_s1053" style="position:absolute;left:0;text-align:left;margin-left:4.7pt;margin-top:143.3pt;width:137.25pt;height:295.85pt;z-index:251668480;mso-position-horizontal-relative:text;mso-position-vertical-relative:text;mso-height-relative:margin" coordsize="17430,36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">
                <v:shape id="Picture 25" o:spid="_x0000_s1054" type="#_x0000_t75" style="position:absolute;width:17430;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">
                  <v:imagedata r:id="rId32" o:title=""/>
                  <v:path arrowok="t"/>
                </v:shape>
                <v:shape id="_x0000_s1055" type="#_x0000_t202" style="position:absolute;left:997;top:28983;width:16427;height:7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0A4C93" w:rsidRDefault="000A4C93">
                        <w:r>
                          <w:t>Figure 12. (a) A wide survey Raman scan of HCF and (b) a high resolution Raman scan.</w:t>
                        </w:r>
                      </w:p>
                    </w:txbxContent>
                  </v:textbox>
                </v:shape>
                <w10:wrap type="square"/>
              </v:group>
            </w:pict>
          </mc:Fallback>
        </mc:AlternateContent>
      </w:r>
      <w:r w:rsidR="00D74558" w:rsidRPr="00FC50AD">
        <w:rPr>
          <w:rFonts w:ascii="Arial" w:hAnsi="Arial" w:cs="Arial"/>
        </w:rPr>
        <w:t xml:space="preserve">X-ray photoelectron spectroscopy is an excellent tool for characterizing the HCF.  </w:t>
      </w:r>
      <w:r w:rsidR="000A4C93" w:rsidRPr="00FC50AD">
        <w:rPr>
          <w:rFonts w:ascii="Arial" w:hAnsi="Arial" w:cs="Arial"/>
        </w:rPr>
        <w:t>It is important to n</w:t>
      </w:r>
      <w:r w:rsidR="00D74558" w:rsidRPr="00FC50AD">
        <w:rPr>
          <w:rFonts w:ascii="Arial" w:hAnsi="Arial" w:cs="Arial"/>
        </w:rPr>
        <w:t xml:space="preserve">ote that we have not observed sulfur </w:t>
      </w:r>
      <w:r w:rsidR="000A4C93" w:rsidRPr="00FC50AD">
        <w:rPr>
          <w:rFonts w:ascii="Arial" w:hAnsi="Arial" w:cs="Arial"/>
        </w:rPr>
        <w:t>in the</w:t>
      </w:r>
      <w:r w:rsidR="00D74558" w:rsidRPr="00FC50AD">
        <w:rPr>
          <w:rFonts w:ascii="Arial" w:hAnsi="Arial" w:cs="Arial"/>
        </w:rPr>
        <w:t xml:space="preserve"> XPS </w:t>
      </w:r>
      <w:r w:rsidR="000A4C93" w:rsidRPr="00FC50AD">
        <w:rPr>
          <w:rFonts w:ascii="Arial" w:hAnsi="Arial" w:cs="Arial"/>
        </w:rPr>
        <w:t>spectra of</w:t>
      </w:r>
      <w:r w:rsidR="00D74558" w:rsidRPr="00FC50AD">
        <w:rPr>
          <w:rFonts w:ascii="Arial" w:hAnsi="Arial" w:cs="Arial"/>
        </w:rPr>
        <w:t xml:space="preserve"> GUITAR </w:t>
      </w:r>
      <w:r w:rsidR="00D74558" w:rsidRPr="00FC50AD">
        <w:rPr>
          <w:rFonts w:ascii="Arial" w:hAnsi="Arial" w:cs="Arial"/>
        </w:rPr>
        <w:fldChar w:fldCharType="begin"/>
      </w:r>
      <w:r w:rsidR="00C555A1">
        <w:rPr>
          <w:rFonts w:ascii="Arial" w:hAnsi="Arial" w:cs="Arial"/>
        </w:rPr>
        <w:instrText xml:space="preserve"> ADDIN ZOTERO_ITEM CSL_CITATION {"citationID":"jO9eZzo6","properties":{"formattedCitation":"[17], [19], [20]","plainCitation":"[17], [19], [20]","noteIndex":0},"citationItems":[{"id":"OVO6HTm5/HFanwnry","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OVO6HTm5/Mz2OWRv1","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OVO6HTm5/iBiVu0EF","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D74558" w:rsidRPr="00FC50AD">
        <w:rPr>
          <w:rFonts w:ascii="Arial" w:hAnsi="Arial" w:cs="Arial"/>
        </w:rPr>
        <w:fldChar w:fldCharType="separate"/>
      </w:r>
      <w:r w:rsidR="008F4A22" w:rsidRPr="008F4A22">
        <w:rPr>
          <w:rFonts w:ascii="Arial" w:hAnsi="Arial" w:cs="Arial"/>
        </w:rPr>
        <w:t>[17], [19], [20]</w:t>
      </w:r>
      <w:r w:rsidR="00D74558" w:rsidRPr="00FC50AD">
        <w:rPr>
          <w:rFonts w:ascii="Arial" w:hAnsi="Arial" w:cs="Arial"/>
        </w:rPr>
        <w:fldChar w:fldCharType="end"/>
      </w:r>
      <w:r w:rsidR="000A4C93" w:rsidRPr="00FC50AD">
        <w:rPr>
          <w:rFonts w:ascii="Arial" w:hAnsi="Arial" w:cs="Arial"/>
        </w:rPr>
        <w:t xml:space="preserve"> </w:t>
      </w:r>
      <w:r w:rsidR="00D74558" w:rsidRPr="00FC50AD">
        <w:rPr>
          <w:rFonts w:ascii="Arial" w:hAnsi="Arial" w:cs="Arial"/>
        </w:rPr>
        <w:t xml:space="preserve">or HCF. All </w:t>
      </w:r>
      <w:r w:rsidR="000A4C93" w:rsidRPr="00FC50AD">
        <w:rPr>
          <w:rFonts w:ascii="Arial" w:hAnsi="Arial" w:cs="Arial"/>
        </w:rPr>
        <w:t>this tells us</w:t>
      </w:r>
      <w:r w:rsidR="00D74558" w:rsidRPr="00FC50AD">
        <w:rPr>
          <w:rFonts w:ascii="Arial" w:hAnsi="Arial" w:cs="Arial"/>
        </w:rPr>
        <w:t xml:space="preserve"> is that if sulfur is present, it is below 1%. Consequently, XPS analysis will be restricted to the C 1s, B 1s, Os and N 1s core level states</w:t>
      </w:r>
      <w:r w:rsidR="000A4C93" w:rsidRPr="00FC50AD">
        <w:rPr>
          <w:rFonts w:ascii="Arial" w:hAnsi="Arial" w:cs="Arial"/>
        </w:rPr>
        <w:t xml:space="preserve"> and the S states if observed</w:t>
      </w:r>
      <w:r w:rsidR="00D74558" w:rsidRPr="00FC50AD">
        <w:rPr>
          <w:rFonts w:ascii="Arial" w:hAnsi="Arial" w:cs="Arial"/>
        </w:rPr>
        <w:t xml:space="preserve">. Nitrogen is a </w:t>
      </w:r>
      <w:r w:rsidR="000A4C93" w:rsidRPr="00FC50AD">
        <w:rPr>
          <w:rFonts w:ascii="Arial" w:hAnsi="Arial" w:cs="Arial"/>
        </w:rPr>
        <w:t xml:space="preserve">planned </w:t>
      </w:r>
      <w:r w:rsidR="00D74558" w:rsidRPr="00FC50AD">
        <w:rPr>
          <w:rFonts w:ascii="Arial" w:hAnsi="Arial" w:cs="Arial"/>
        </w:rPr>
        <w:t xml:space="preserve">co-dopant we will discuss shortly. </w:t>
      </w:r>
      <w:r w:rsidR="000D042F" w:rsidRPr="00FC50AD">
        <w:rPr>
          <w:rFonts w:ascii="Arial" w:hAnsi="Arial" w:cs="Arial"/>
        </w:rPr>
        <w:t xml:space="preserve">We will use XPS </w:t>
      </w:r>
      <w:r w:rsidR="000A4C93" w:rsidRPr="00FC50AD">
        <w:rPr>
          <w:rFonts w:ascii="Arial" w:hAnsi="Arial" w:cs="Arial"/>
        </w:rPr>
        <w:t xml:space="preserve">analysis </w:t>
      </w:r>
      <w:r w:rsidR="000D042F" w:rsidRPr="00FC50AD">
        <w:rPr>
          <w:rFonts w:ascii="Arial" w:hAnsi="Arial" w:cs="Arial"/>
        </w:rPr>
        <w:t xml:space="preserve">and </w:t>
      </w:r>
      <w:r w:rsidR="000A4C93" w:rsidRPr="00FC50AD">
        <w:rPr>
          <w:rFonts w:ascii="Arial" w:hAnsi="Arial" w:cs="Arial"/>
        </w:rPr>
        <w:t>subsequent</w:t>
      </w:r>
      <w:r w:rsidR="000D042F" w:rsidRPr="00FC50AD">
        <w:rPr>
          <w:rFonts w:ascii="Arial" w:hAnsi="Arial" w:cs="Arial"/>
        </w:rPr>
        <w:t xml:space="preserve"> peak deconvolution of the C 1s core level state to identify changes in the D/G  ratio as a function of boron and nitrogen doping. In addition, we will monitor the B and N 1s core level states, where we anticipate changes in their binding energy with stoichiometric and morphological changes. </w:t>
      </w:r>
      <w:r w:rsidR="000D042F" w:rsidRPr="00FC50AD">
        <w:rPr>
          <w:rFonts w:ascii="Arial" w:hAnsi="Arial" w:cs="Arial"/>
          <w:u w:val="single"/>
        </w:rPr>
        <w:t xml:space="preserve">We plan to perform </w:t>
      </w:r>
      <w:r w:rsidR="000D042F" w:rsidRPr="00FC50AD">
        <w:rPr>
          <w:rFonts w:ascii="Arial" w:hAnsi="Arial" w:cs="Arial"/>
          <w:i/>
          <w:u w:val="single"/>
        </w:rPr>
        <w:t>in situ</w:t>
      </w:r>
      <w:r w:rsidR="000D042F" w:rsidRPr="00FC50AD">
        <w:rPr>
          <w:rFonts w:ascii="Arial" w:hAnsi="Arial" w:cs="Arial"/>
          <w:u w:val="single"/>
        </w:rPr>
        <w:t xml:space="preserve"> and </w:t>
      </w:r>
      <w:r w:rsidR="000D042F" w:rsidRPr="00FC50AD">
        <w:rPr>
          <w:rFonts w:ascii="Arial" w:hAnsi="Arial" w:cs="Arial"/>
          <w:i/>
          <w:u w:val="single"/>
        </w:rPr>
        <w:t>ex situ</w:t>
      </w:r>
      <w:r w:rsidR="000D042F" w:rsidRPr="00FC50AD">
        <w:rPr>
          <w:rFonts w:ascii="Arial" w:hAnsi="Arial" w:cs="Arial"/>
          <w:u w:val="single"/>
        </w:rPr>
        <w:t xml:space="preserve"> hydrogen reduction experiments in conjunction with XPS characterization to ascertain if oxygen is bond to the surfa</w:t>
      </w:r>
      <w:r w:rsidR="000A4C93" w:rsidRPr="00FC50AD">
        <w:rPr>
          <w:rFonts w:ascii="Arial" w:hAnsi="Arial" w:cs="Arial"/>
          <w:u w:val="single"/>
        </w:rPr>
        <w:t>ce or incorporated into the HCF. More</w:t>
      </w:r>
      <w:r w:rsidR="000D042F" w:rsidRPr="00FC50AD">
        <w:rPr>
          <w:rFonts w:ascii="Arial" w:hAnsi="Arial" w:cs="Arial"/>
          <w:u w:val="single"/>
        </w:rPr>
        <w:t xml:space="preserve"> specifically, whether oxygen is bond to boron.</w:t>
      </w:r>
      <w:r w:rsidR="000D042F" w:rsidRPr="00FC50AD">
        <w:rPr>
          <w:rFonts w:ascii="Arial" w:hAnsi="Arial" w:cs="Arial"/>
        </w:rPr>
        <w:t xml:space="preserve"> </w:t>
      </w:r>
      <w:r w:rsidR="00AC47F7" w:rsidRPr="00FC50AD">
        <w:rPr>
          <w:rFonts w:ascii="Arial" w:hAnsi="Arial" w:cs="Arial"/>
        </w:rPr>
        <w:t xml:space="preserve">High temperature hydrogen reduction is an excellent way to reduce </w:t>
      </w:r>
      <w:r w:rsidR="000A4C93" w:rsidRPr="00FC50AD">
        <w:rPr>
          <w:rFonts w:ascii="Arial" w:hAnsi="Arial" w:cs="Arial"/>
        </w:rPr>
        <w:t>accessible</w:t>
      </w:r>
      <w:r w:rsidR="00AC47F7" w:rsidRPr="00FC50AD">
        <w:rPr>
          <w:rFonts w:ascii="Arial" w:hAnsi="Arial" w:cs="Arial"/>
        </w:rPr>
        <w:t xml:space="preserve"> oxygen</w:t>
      </w:r>
      <w:r w:rsidR="000A4C93" w:rsidRPr="00FC50AD">
        <w:rPr>
          <w:rFonts w:ascii="Arial" w:hAnsi="Arial" w:cs="Arial"/>
        </w:rPr>
        <w:t xml:space="preserve"> (surface bound)</w:t>
      </w:r>
      <w:r w:rsidR="00AC47F7" w:rsidRPr="00FC50AD">
        <w:rPr>
          <w:rFonts w:ascii="Arial" w:hAnsi="Arial" w:cs="Arial"/>
        </w:rPr>
        <w:t xml:space="preserve"> by reacting it with hydrogen to form H</w:t>
      </w:r>
      <w:r w:rsidR="00AC47F7" w:rsidRPr="00FC50AD">
        <w:rPr>
          <w:rFonts w:ascii="Arial" w:hAnsi="Arial" w:cs="Arial"/>
          <w:vertAlign w:val="subscript"/>
        </w:rPr>
        <w:t>2</w:t>
      </w:r>
      <w:r w:rsidR="00AC47F7" w:rsidRPr="00FC50AD">
        <w:rPr>
          <w:rFonts w:ascii="Arial" w:hAnsi="Arial" w:cs="Arial"/>
        </w:rPr>
        <w:t xml:space="preserve">O, which evaporates. We have used </w:t>
      </w:r>
      <w:r w:rsidR="00AC47F7" w:rsidRPr="00FC50AD">
        <w:rPr>
          <w:rFonts w:ascii="Arial" w:hAnsi="Arial" w:cs="Arial"/>
          <w:i/>
        </w:rPr>
        <w:t>in situ</w:t>
      </w:r>
      <w:r w:rsidR="00AC47F7" w:rsidRPr="00FC50AD">
        <w:rPr>
          <w:rFonts w:ascii="Arial" w:hAnsi="Arial" w:cs="Arial"/>
        </w:rPr>
        <w:t xml:space="preserve"> and </w:t>
      </w:r>
      <w:r w:rsidR="00AC47F7" w:rsidRPr="00FC50AD">
        <w:rPr>
          <w:rFonts w:ascii="Arial" w:hAnsi="Arial" w:cs="Arial"/>
          <w:i/>
        </w:rPr>
        <w:t>ex situ</w:t>
      </w:r>
      <w:r w:rsidR="00AC47F7" w:rsidRPr="00FC50AD">
        <w:rPr>
          <w:rFonts w:ascii="Arial" w:hAnsi="Arial" w:cs="Arial"/>
        </w:rPr>
        <w:t xml:space="preserve"> hydrogen reduction to reduce metal oxides to metals for catalysis studies </w:t>
      </w:r>
      <w:r w:rsidR="00AC47F7" w:rsidRPr="00FC50AD">
        <w:rPr>
          <w:rFonts w:ascii="Arial" w:hAnsi="Arial" w:cs="Arial"/>
        </w:rPr>
        <w:fldChar w:fldCharType="begin"/>
      </w:r>
      <w:r w:rsidR="005E58FF">
        <w:rPr>
          <w:rFonts w:ascii="Arial" w:hAnsi="Arial" w:cs="Arial"/>
        </w:rPr>
        <w:instrText xml:space="preserve"> ADDIN ZOTERO_ITEM CSL_CITATION {"citationID":"nXGwfHnG","properties":{"formattedCitation":"[65]","plainCitation":"[65]","noteIndex":0},"citationItems":[{"id":"OVO6HTm5/ykJefzus","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00AC47F7" w:rsidRPr="00FC50AD">
        <w:rPr>
          <w:rFonts w:ascii="Arial" w:hAnsi="Arial" w:cs="Arial"/>
        </w:rPr>
        <w:fldChar w:fldCharType="separate"/>
      </w:r>
      <w:r w:rsidR="005E58FF" w:rsidRPr="005E58FF">
        <w:rPr>
          <w:rFonts w:ascii="Arial" w:hAnsi="Arial" w:cs="Arial"/>
        </w:rPr>
        <w:t>[65]</w:t>
      </w:r>
      <w:r w:rsidR="00AC47F7" w:rsidRPr="00FC50AD">
        <w:rPr>
          <w:rFonts w:ascii="Arial" w:hAnsi="Arial" w:cs="Arial"/>
        </w:rPr>
        <w:fldChar w:fldCharType="end"/>
      </w:r>
      <w:r w:rsidR="00AC47F7" w:rsidRPr="00FC50AD">
        <w:rPr>
          <w:rFonts w:ascii="Arial" w:hAnsi="Arial" w:cs="Arial"/>
        </w:rPr>
        <w:t xml:space="preserve">. </w:t>
      </w:r>
      <w:r w:rsidR="000A4C93" w:rsidRPr="00FC50AD">
        <w:rPr>
          <w:rFonts w:ascii="Arial" w:hAnsi="Arial" w:cs="Arial"/>
        </w:rPr>
        <w:t>Our</w:t>
      </w:r>
      <w:r w:rsidR="00113888" w:rsidRPr="00FC50AD">
        <w:rPr>
          <w:rFonts w:ascii="Arial" w:hAnsi="Arial" w:cs="Arial"/>
        </w:rPr>
        <w:t xml:space="preserve"> XPS system is equipped with a sample heater capable of sustaining temperatures as high as 700 </w:t>
      </w:r>
      <w:r w:rsidR="00113888" w:rsidRPr="00FC50AD">
        <w:rPr>
          <w:rFonts w:ascii="Arial" w:hAnsi="Arial" w:cs="Arial"/>
          <w:vertAlign w:val="superscript"/>
        </w:rPr>
        <w:t>o</w:t>
      </w:r>
      <w:r w:rsidR="00113888" w:rsidRPr="00FC50AD">
        <w:rPr>
          <w:rFonts w:ascii="Arial" w:hAnsi="Arial" w:cs="Arial"/>
        </w:rPr>
        <w:t xml:space="preserve">C and leak valves for introducing hydrogen for </w:t>
      </w:r>
      <w:r w:rsidR="00113888" w:rsidRPr="00FC50AD">
        <w:rPr>
          <w:rFonts w:ascii="Arial" w:hAnsi="Arial" w:cs="Arial"/>
          <w:i/>
        </w:rPr>
        <w:t>in situ</w:t>
      </w:r>
      <w:r w:rsidR="00113888" w:rsidRPr="00FC50AD">
        <w:rPr>
          <w:rFonts w:ascii="Arial" w:hAnsi="Arial" w:cs="Arial"/>
        </w:rPr>
        <w:t xml:space="preserve"> hydrogen reduction. </w:t>
      </w:r>
      <w:r w:rsidR="00AC47F7" w:rsidRPr="00FC50AD">
        <w:rPr>
          <w:rFonts w:ascii="Arial" w:hAnsi="Arial" w:cs="Arial"/>
        </w:rPr>
        <w:t xml:space="preserve">For </w:t>
      </w:r>
      <w:r w:rsidR="00AC47F7" w:rsidRPr="00FC50AD">
        <w:rPr>
          <w:rFonts w:ascii="Arial" w:hAnsi="Arial" w:cs="Arial"/>
          <w:i/>
        </w:rPr>
        <w:t>ex situ</w:t>
      </w:r>
      <w:r w:rsidR="00AC47F7" w:rsidRPr="00FC50AD">
        <w:rPr>
          <w:rFonts w:ascii="Arial" w:hAnsi="Arial" w:cs="Arial"/>
        </w:rPr>
        <w:t xml:space="preserve"> reduction, we will expose the HCF to 10 Torr of hydrogen in a vacuum chamber equipped with a load lock system that allows us to isolate the reduced sample </w:t>
      </w:r>
      <w:r w:rsidR="00113888" w:rsidRPr="00FC50AD">
        <w:rPr>
          <w:rFonts w:ascii="Arial" w:hAnsi="Arial" w:cs="Arial"/>
          <w:i/>
        </w:rPr>
        <w:t>in vacuo</w:t>
      </w:r>
      <w:r w:rsidR="00113888" w:rsidRPr="00FC50AD">
        <w:rPr>
          <w:rFonts w:ascii="Arial" w:hAnsi="Arial" w:cs="Arial"/>
        </w:rPr>
        <w:t xml:space="preserve"> and transfer </w:t>
      </w:r>
      <w:r w:rsidR="000A4C93" w:rsidRPr="00FC50AD">
        <w:rPr>
          <w:rFonts w:ascii="Arial" w:hAnsi="Arial" w:cs="Arial"/>
        </w:rPr>
        <w:t xml:space="preserve">it </w:t>
      </w:r>
      <w:r w:rsidR="00113888" w:rsidRPr="00FC50AD">
        <w:rPr>
          <w:rFonts w:ascii="Arial" w:hAnsi="Arial" w:cs="Arial"/>
        </w:rPr>
        <w:t xml:space="preserve">to the load lock system on the XPS system, thereby ensuring that the sample </w:t>
      </w:r>
      <w:r w:rsidR="00CF1BB5" w:rsidRPr="00FC50AD">
        <w:rPr>
          <w:rFonts w:ascii="Arial" w:hAnsi="Arial" w:cs="Arial"/>
        </w:rPr>
        <w:t>isn’t</w:t>
      </w:r>
      <w:r w:rsidR="00113888" w:rsidRPr="00FC50AD">
        <w:rPr>
          <w:rFonts w:ascii="Arial" w:hAnsi="Arial" w:cs="Arial"/>
        </w:rPr>
        <w:t xml:space="preserve"> exposed to atmosphere. We can return the sample back to the hydrogen reduction chamber in the same manner and continue to expose it to hydrogen. </w:t>
      </w:r>
      <w:r w:rsidR="00EA0027" w:rsidRPr="00FC50AD">
        <w:rPr>
          <w:rFonts w:ascii="Arial" w:hAnsi="Arial" w:cs="Arial"/>
        </w:rPr>
        <w:t xml:space="preserve">If oxygen is only present on the surface of the HCF, the O 1s core level will diminish in intensity with hydrogen reduction and eventually disappear. </w:t>
      </w:r>
      <w:r w:rsidR="000A4C93" w:rsidRPr="00FC50AD">
        <w:rPr>
          <w:rFonts w:ascii="Arial" w:hAnsi="Arial" w:cs="Arial"/>
        </w:rPr>
        <w:t>Alternatively, i</w:t>
      </w:r>
      <w:r w:rsidR="00EA0027" w:rsidRPr="00FC50AD">
        <w:rPr>
          <w:rFonts w:ascii="Arial" w:hAnsi="Arial" w:cs="Arial"/>
        </w:rPr>
        <w:t xml:space="preserve">f oxygen in present at the surface and incorporated into the HCF, we should see the intensity of the O 1s decrease, but not disappear completely. Lastly, </w:t>
      </w:r>
      <w:r w:rsidR="000A4C93" w:rsidRPr="00FC50AD">
        <w:rPr>
          <w:rFonts w:ascii="Arial" w:hAnsi="Arial" w:cs="Arial"/>
        </w:rPr>
        <w:t xml:space="preserve">subsurface incorporation of oxygen will not be responsive to </w:t>
      </w:r>
      <w:r w:rsidR="00EA0027" w:rsidRPr="00FC50AD">
        <w:rPr>
          <w:rFonts w:ascii="Arial" w:hAnsi="Arial" w:cs="Arial"/>
        </w:rPr>
        <w:t xml:space="preserve">hydrogen reduction </w:t>
      </w:r>
      <w:r w:rsidR="000A4C93" w:rsidRPr="00FC50AD">
        <w:rPr>
          <w:rFonts w:ascii="Arial" w:hAnsi="Arial" w:cs="Arial"/>
        </w:rPr>
        <w:t>and</w:t>
      </w:r>
      <w:r w:rsidR="00EA0027" w:rsidRPr="00FC50AD">
        <w:rPr>
          <w:rFonts w:ascii="Arial" w:hAnsi="Arial" w:cs="Arial"/>
        </w:rPr>
        <w:t xml:space="preserve"> </w:t>
      </w:r>
      <w:r w:rsidR="000A4C93" w:rsidRPr="00FC50AD">
        <w:rPr>
          <w:rFonts w:ascii="Arial" w:hAnsi="Arial" w:cs="Arial"/>
        </w:rPr>
        <w:t>minimally reduce the</w:t>
      </w:r>
      <w:r w:rsidR="00EA0027" w:rsidRPr="00FC50AD">
        <w:rPr>
          <w:rFonts w:ascii="Arial" w:hAnsi="Arial" w:cs="Arial"/>
        </w:rPr>
        <w:t xml:space="preserve"> intensity of the O 1s core level state</w:t>
      </w:r>
      <w:r w:rsidR="000A4C93" w:rsidRPr="00FC50AD">
        <w:rPr>
          <w:rFonts w:ascii="Arial" w:hAnsi="Arial" w:cs="Arial"/>
        </w:rPr>
        <w:t>, if at all</w:t>
      </w:r>
      <w:r w:rsidR="00EA0027" w:rsidRPr="00FC50AD">
        <w:rPr>
          <w:rFonts w:ascii="Arial" w:hAnsi="Arial" w:cs="Arial"/>
        </w:rPr>
        <w:t>.</w:t>
      </w:r>
      <w:r w:rsidR="001B5DDC" w:rsidRPr="00FC50AD">
        <w:rPr>
          <w:rFonts w:ascii="Arial" w:hAnsi="Arial" w:cs="Arial"/>
        </w:rPr>
        <w:t xml:space="preserve"> Determining if oxygen is incorporated into the HCF when grown with cyclohexanol and </w:t>
      </w:r>
      <w:r w:rsidR="00620C6A" w:rsidRPr="00FC50AD">
        <w:rPr>
          <w:rFonts w:ascii="Arial" w:hAnsi="Arial" w:cs="Arial"/>
        </w:rPr>
        <w:t>eliminated</w:t>
      </w:r>
      <w:r w:rsidR="001B5DDC" w:rsidRPr="00FC50AD">
        <w:rPr>
          <w:rFonts w:ascii="Arial" w:hAnsi="Arial" w:cs="Arial"/>
        </w:rPr>
        <w:t xml:space="preserve"> when grown with hexan</w:t>
      </w:r>
      <w:r w:rsidR="00620C6A" w:rsidRPr="00FC50AD">
        <w:rPr>
          <w:rFonts w:ascii="Arial" w:hAnsi="Arial" w:cs="Arial"/>
        </w:rPr>
        <w:t xml:space="preserve">e, while </w:t>
      </w:r>
      <w:r w:rsidR="001B5DDC" w:rsidRPr="00FC50AD">
        <w:rPr>
          <w:rFonts w:ascii="Arial" w:hAnsi="Arial" w:cs="Arial"/>
        </w:rPr>
        <w:t>simultaneously observing differences in HCF morphology</w:t>
      </w:r>
      <w:r w:rsidR="00620C6A" w:rsidRPr="00FC50AD">
        <w:rPr>
          <w:rFonts w:ascii="Arial" w:hAnsi="Arial" w:cs="Arial"/>
        </w:rPr>
        <w:t>,</w:t>
      </w:r>
      <w:r w:rsidR="001B5DDC" w:rsidRPr="00FC50AD">
        <w:rPr>
          <w:rFonts w:ascii="Arial" w:hAnsi="Arial" w:cs="Arial"/>
        </w:rPr>
        <w:t xml:space="preserve"> will </w:t>
      </w:r>
      <w:r w:rsidR="00620C6A" w:rsidRPr="00FC50AD">
        <w:rPr>
          <w:rFonts w:ascii="Arial" w:hAnsi="Arial" w:cs="Arial"/>
        </w:rPr>
        <w:t>determine if</w:t>
      </w:r>
      <w:r w:rsidR="001B5DDC" w:rsidRPr="00FC50AD">
        <w:rPr>
          <w:rFonts w:ascii="Arial" w:hAnsi="Arial" w:cs="Arial"/>
        </w:rPr>
        <w:t xml:space="preserve"> the </w:t>
      </w:r>
      <w:r w:rsidR="00620C6A" w:rsidRPr="00FC50AD">
        <w:rPr>
          <w:rFonts w:ascii="Arial" w:hAnsi="Arial" w:cs="Arial"/>
        </w:rPr>
        <w:t xml:space="preserve">192 eV </w:t>
      </w:r>
      <w:r w:rsidR="001B5DDC" w:rsidRPr="00FC50AD">
        <w:rPr>
          <w:rFonts w:ascii="Arial" w:hAnsi="Arial" w:cs="Arial"/>
        </w:rPr>
        <w:t xml:space="preserve">binding energy of  the B 1s core level state  </w:t>
      </w:r>
      <w:r w:rsidR="00620C6A" w:rsidRPr="00FC50AD">
        <w:rPr>
          <w:rFonts w:ascii="Arial" w:hAnsi="Arial" w:cs="Arial"/>
        </w:rPr>
        <w:t>is due B-O or B-C bonding</w:t>
      </w:r>
      <w:r w:rsidR="001B5DDC" w:rsidRPr="00FC50AD">
        <w:rPr>
          <w:rFonts w:ascii="Arial" w:hAnsi="Arial" w:cs="Arial"/>
        </w:rPr>
        <w:t>.</w:t>
      </w:r>
    </w:p>
    <w:p w:rsidR="0002055A" w:rsidRPr="00FC50AD" w:rsidRDefault="0002055A" w:rsidP="002E1881">
      <w:pPr>
        <w:rPr>
          <w:rFonts w:ascii="Arial" w:hAnsi="Arial" w:cs="Arial"/>
        </w:rPr>
      </w:pPr>
    </w:p>
    <w:p w:rsidR="0002055A" w:rsidRPr="00FC50AD" w:rsidRDefault="00561395" w:rsidP="002E1881">
      <w:pPr>
        <w:rPr>
          <w:rFonts w:ascii="Arial" w:hAnsi="Arial" w:cs="Arial"/>
        </w:rPr>
      </w:pPr>
      <w:r w:rsidRPr="00FC50AD">
        <w:rPr>
          <w:rFonts w:ascii="Arial" w:hAnsi="Arial" w:cs="Arial"/>
        </w:rPr>
        <w:t xml:space="preserve">In addition to using XPS to identify the bonding of boron in HCF, we will </w:t>
      </w:r>
      <w:r w:rsidR="00BA0C45" w:rsidRPr="00FC50AD">
        <w:rPr>
          <w:rFonts w:ascii="Arial" w:hAnsi="Arial" w:cs="Arial"/>
        </w:rPr>
        <w:t xml:space="preserve">use </w:t>
      </w:r>
      <w:r w:rsidRPr="00FC50AD">
        <w:rPr>
          <w:rFonts w:ascii="Arial" w:hAnsi="Arial" w:cs="Arial"/>
        </w:rPr>
        <w:t xml:space="preserve">NMR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B, which will</w:t>
      </w:r>
      <w:r w:rsidR="00763EC8" w:rsidRPr="00FC50AD">
        <w:rPr>
          <w:rFonts w:ascii="Arial" w:hAnsi="Arial" w:cs="Arial"/>
        </w:rPr>
        <w:t xml:space="preserve"> produce sharper</w:t>
      </w:r>
      <w:r w:rsidR="00BA0C45" w:rsidRPr="00FC50AD">
        <w:rPr>
          <w:rFonts w:ascii="Arial" w:hAnsi="Arial" w:cs="Arial"/>
        </w:rPr>
        <w:t xml:space="preserve"> NMR peaks</w:t>
      </w:r>
      <w:r w:rsidR="00763EC8" w:rsidRPr="00FC50AD">
        <w:rPr>
          <w:rFonts w:ascii="Arial" w:hAnsi="Arial" w:cs="Arial"/>
        </w:rPr>
        <w:t xml:space="preserve"> than </w:t>
      </w:r>
      <w:r w:rsidR="00763EC8" w:rsidRPr="00FC50AD">
        <w:rPr>
          <w:rFonts w:ascii="Arial" w:hAnsi="Arial" w:cs="Arial"/>
          <w:vertAlign w:val="superscript"/>
        </w:rPr>
        <w:t>10</w:t>
      </w:r>
      <w:r w:rsidR="00763EC8" w:rsidRPr="00FC50AD">
        <w:rPr>
          <w:rFonts w:ascii="Arial" w:hAnsi="Arial" w:cs="Arial"/>
        </w:rPr>
        <w:t>B.</w:t>
      </w:r>
      <w:r w:rsidR="00561E2A" w:rsidRPr="00FC50AD">
        <w:rPr>
          <w:rFonts w:ascii="Arial" w:hAnsi="Arial" w:cs="Arial"/>
        </w:rPr>
        <w:t xml:space="preserve"> NMR spectra for HCF as a function of </w:t>
      </w:r>
      <w:r w:rsidR="00561E2A" w:rsidRPr="00FC50AD">
        <w:rPr>
          <w:rFonts w:ascii="Arial" w:hAnsi="Arial" w:cs="Arial"/>
          <w:vertAlign w:val="superscript"/>
        </w:rPr>
        <w:t>11</w:t>
      </w:r>
      <w:r w:rsidR="00561E2A" w:rsidRPr="00FC50AD">
        <w:rPr>
          <w:rFonts w:ascii="Arial" w:hAnsi="Arial" w:cs="Arial"/>
        </w:rPr>
        <w:t xml:space="preserve">B concentration will be acquired and compared to NMR spectra of boron carbide </w:t>
      </w:r>
      <w:r w:rsidR="00561E2A" w:rsidRPr="00FC50AD">
        <w:rPr>
          <w:rFonts w:ascii="Arial" w:hAnsi="Arial" w:cs="Arial"/>
        </w:rPr>
        <w:fldChar w:fldCharType="begin"/>
      </w:r>
      <w:r w:rsidR="005E58FF">
        <w:rPr>
          <w:rFonts w:ascii="Arial" w:hAnsi="Arial" w:cs="Arial"/>
        </w:rPr>
        <w:instrText xml:space="preserve"> ADDIN ZOTERO_ITEM CSL_CITATION {"citationID":"6nYe9I1b","properties":{"formattedCitation":"[66]\\uc0\\u8211{}[68]","plainCitation":"[66]–[68]","noteIndex":0},"citationItems":[{"id":"OVO6HTm5/WcFrD1Cv","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OVO6HTm5/Lyh1tzWA","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00561E2A" w:rsidRPr="00FC50AD">
        <w:rPr>
          <w:rFonts w:ascii="Arial" w:hAnsi="Arial" w:cs="Arial"/>
        </w:rPr>
        <w:fldChar w:fldCharType="separate"/>
      </w:r>
      <w:r w:rsidR="005E58FF" w:rsidRPr="005E58FF">
        <w:rPr>
          <w:rFonts w:ascii="Arial" w:hAnsi="Arial" w:cs="Arial"/>
          <w:szCs w:val="24"/>
        </w:rPr>
        <w:t>[66]–[68]</w:t>
      </w:r>
      <w:r w:rsidR="00561E2A" w:rsidRPr="00FC50AD">
        <w:rPr>
          <w:rFonts w:ascii="Arial" w:hAnsi="Arial" w:cs="Arial"/>
        </w:rPr>
        <w:fldChar w:fldCharType="end"/>
      </w:r>
      <w:r w:rsidR="00561E2A" w:rsidRPr="00FC50AD">
        <w:rPr>
          <w:rFonts w:ascii="Arial" w:hAnsi="Arial" w:cs="Arial"/>
        </w:rPr>
        <w:t>.</w:t>
      </w:r>
      <w:r w:rsidR="004B44D5" w:rsidRPr="00FC50AD">
        <w:rPr>
          <w:rFonts w:ascii="Arial" w:hAnsi="Arial" w:cs="Arial"/>
        </w:rPr>
        <w:t xml:space="preserve"> Lee et al. </w:t>
      </w:r>
      <w:r w:rsidR="004B44D5" w:rsidRPr="00FC50AD">
        <w:rPr>
          <w:rFonts w:ascii="Arial" w:hAnsi="Arial" w:cs="Arial"/>
        </w:rPr>
        <w:fldChar w:fldCharType="begin"/>
      </w:r>
      <w:r w:rsidR="005E58FF">
        <w:rPr>
          <w:rFonts w:ascii="Arial" w:hAnsi="Arial" w:cs="Arial"/>
        </w:rPr>
        <w:instrText xml:space="preserve"> ADDIN ZOTERO_ITEM CSL_CITATION {"citationID":"SGpy8lCa","properties":{"formattedCitation":"[67]","plainCitation":"[67]","noteIndex":0},"citationItems":[{"id":"OVO6HTm5/CEIhWpKr","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004B44D5" w:rsidRPr="00FC50AD">
        <w:rPr>
          <w:rFonts w:ascii="Arial" w:hAnsi="Arial" w:cs="Arial"/>
        </w:rPr>
        <w:fldChar w:fldCharType="separate"/>
      </w:r>
      <w:r w:rsidR="005E58FF" w:rsidRPr="005E58FF">
        <w:rPr>
          <w:rFonts w:ascii="Arial" w:hAnsi="Arial" w:cs="Arial"/>
        </w:rPr>
        <w:t>[67]</w:t>
      </w:r>
      <w:r w:rsidR="004B44D5" w:rsidRPr="00FC50AD">
        <w:rPr>
          <w:rFonts w:ascii="Arial" w:hAnsi="Arial" w:cs="Arial"/>
        </w:rPr>
        <w:fldChar w:fldCharType="end"/>
      </w:r>
      <w:r w:rsidR="00666904" w:rsidRPr="00FC50AD">
        <w:rPr>
          <w:rFonts w:ascii="Arial" w:hAnsi="Arial" w:cs="Arial"/>
        </w:rPr>
        <w:t xml:space="preserve"> </w:t>
      </w:r>
      <w:r w:rsidR="00BA0C45" w:rsidRPr="00FC50AD">
        <w:rPr>
          <w:rFonts w:ascii="Arial" w:hAnsi="Arial" w:cs="Arial"/>
        </w:rPr>
        <w:t xml:space="preserve">used this approach for B-doped graphite </w:t>
      </w:r>
      <w:r w:rsidR="004B44D5" w:rsidRPr="00FC50AD">
        <w:rPr>
          <w:rFonts w:ascii="Arial" w:hAnsi="Arial" w:cs="Arial"/>
        </w:rPr>
        <w:t xml:space="preserve">to follow the evolution of boron bonding as a function of boron concentration, where they successfully observed the formation of boron carbide </w:t>
      </w:r>
      <w:r w:rsidR="00666904" w:rsidRPr="00FC50AD">
        <w:rPr>
          <w:rFonts w:ascii="Arial" w:hAnsi="Arial" w:cs="Arial"/>
        </w:rPr>
        <w:t>at domain</w:t>
      </w:r>
      <w:r w:rsidR="004B44D5" w:rsidRPr="00FC50AD">
        <w:rPr>
          <w:rFonts w:ascii="Arial" w:hAnsi="Arial" w:cs="Arial"/>
        </w:rPr>
        <w:t xml:space="preserve"> </w:t>
      </w:r>
      <w:r w:rsidR="00666904" w:rsidRPr="00FC50AD">
        <w:rPr>
          <w:rFonts w:ascii="Arial" w:hAnsi="Arial" w:cs="Arial"/>
        </w:rPr>
        <w:t>edges of</w:t>
      </w:r>
      <w:r w:rsidR="004B44D5" w:rsidRPr="00FC50AD">
        <w:rPr>
          <w:rFonts w:ascii="Arial" w:hAnsi="Arial" w:cs="Arial"/>
        </w:rPr>
        <w:t xml:space="preserve"> graphite. </w:t>
      </w:r>
      <w:r w:rsidR="00666904" w:rsidRPr="00FC50AD">
        <w:rPr>
          <w:rFonts w:ascii="Arial" w:hAnsi="Arial" w:cs="Arial"/>
        </w:rPr>
        <w:t xml:space="preserve">We anticipate that changes in the boron concentrations incorporated in the HCF will manifest </w:t>
      </w:r>
      <w:r w:rsidR="00666904" w:rsidRPr="00FC50AD">
        <w:rPr>
          <w:rFonts w:ascii="Arial" w:hAnsi="Arial" w:cs="Arial"/>
        </w:rPr>
        <w:lastRenderedPageBreak/>
        <w:t>themselves in the NMR spectra and correlate</w:t>
      </w:r>
      <w:r w:rsidR="00CF1BB5" w:rsidRPr="00FC50AD">
        <w:rPr>
          <w:rFonts w:ascii="Arial" w:hAnsi="Arial" w:cs="Arial"/>
        </w:rPr>
        <w:t>s</w:t>
      </w:r>
      <w:r w:rsidR="00666904" w:rsidRPr="00FC50AD">
        <w:rPr>
          <w:rFonts w:ascii="Arial" w:hAnsi="Arial" w:cs="Arial"/>
        </w:rPr>
        <w:t xml:space="preserve"> with morphological changes. </w:t>
      </w:r>
      <w:r w:rsidR="004B44D5" w:rsidRPr="00FC50AD">
        <w:rPr>
          <w:rFonts w:ascii="Arial" w:hAnsi="Arial" w:cs="Arial"/>
        </w:rPr>
        <w:t>These experiments will be conducted in the OSU-Chemistry NMR center.</w:t>
      </w:r>
      <w:r w:rsidR="00666904" w:rsidRPr="00FC50AD">
        <w:rPr>
          <w:rFonts w:ascii="Arial" w:hAnsi="Arial" w:cs="Arial"/>
        </w:rPr>
        <w:t xml:space="preserve"> </w:t>
      </w:r>
    </w:p>
    <w:p w:rsidR="006F0983" w:rsidRPr="00FC50AD" w:rsidRDefault="006F0983" w:rsidP="002E1881">
      <w:pPr>
        <w:rPr>
          <w:rFonts w:ascii="Arial" w:hAnsi="Arial" w:cs="Arial"/>
        </w:rPr>
      </w:pPr>
    </w:p>
    <w:p w:rsidR="006F0983" w:rsidRPr="00FC50AD" w:rsidRDefault="00A57F81" w:rsidP="002E1881">
      <w:pPr>
        <w:rPr>
          <w:rFonts w:ascii="Arial" w:hAnsi="Arial" w:cs="Arial"/>
        </w:rPr>
      </w:pPr>
      <w:r w:rsidRPr="00FC50AD">
        <w:rPr>
          <w:rFonts w:ascii="Arial" w:hAnsi="Arial" w:cs="Arial"/>
        </w:rPr>
        <w:t xml:space="preserve">The roll of sulfur in HCF formation needs </w:t>
      </w:r>
      <w:r w:rsidR="00CF1BB5" w:rsidRPr="00FC50AD">
        <w:rPr>
          <w:rFonts w:ascii="Arial" w:hAnsi="Arial" w:cs="Arial"/>
        </w:rPr>
        <w:t>clarification</w:t>
      </w:r>
      <w:r w:rsidRPr="00FC50AD">
        <w:rPr>
          <w:rFonts w:ascii="Arial" w:hAnsi="Arial" w:cs="Arial"/>
        </w:rPr>
        <w:t xml:space="preserve">, as well </w:t>
      </w:r>
      <w:r w:rsidR="00CF1BB5" w:rsidRPr="00FC50AD">
        <w:rPr>
          <w:rFonts w:ascii="Arial" w:hAnsi="Arial" w:cs="Arial"/>
        </w:rPr>
        <w:t>as determine</w:t>
      </w:r>
      <w:r w:rsidR="00002342" w:rsidRPr="00FC50AD">
        <w:rPr>
          <w:rFonts w:ascii="Arial" w:hAnsi="Arial" w:cs="Arial"/>
        </w:rPr>
        <w:t xml:space="preserve"> if</w:t>
      </w:r>
      <w:r w:rsidRPr="00FC50AD">
        <w:rPr>
          <w:rFonts w:ascii="Arial" w:hAnsi="Arial" w:cs="Arial"/>
        </w:rPr>
        <w:t xml:space="preserve"> </w:t>
      </w:r>
      <w:r w:rsidR="00002342" w:rsidRPr="00FC50AD">
        <w:rPr>
          <w:rFonts w:ascii="Arial" w:hAnsi="Arial" w:cs="Arial"/>
        </w:rPr>
        <w:t>is it is critical</w:t>
      </w:r>
      <w:r w:rsidRPr="00FC50AD">
        <w:rPr>
          <w:rFonts w:ascii="Arial" w:hAnsi="Arial" w:cs="Arial"/>
        </w:rPr>
        <w:t xml:space="preserve"> to the process. We believe this needs to be inspected at the molecular level, i.e. through bonding of C, B and S. </w:t>
      </w:r>
      <w:r w:rsidR="0002055A" w:rsidRPr="00FC50AD">
        <w:rPr>
          <w:rFonts w:ascii="Arial" w:hAnsi="Arial" w:cs="Arial"/>
        </w:rPr>
        <w:t>B</w:t>
      </w:r>
      <w:r w:rsidR="006F0983" w:rsidRPr="00FC50AD">
        <w:rPr>
          <w:rFonts w:ascii="Arial" w:hAnsi="Arial" w:cs="Arial"/>
        </w:rPr>
        <w:t xml:space="preserve">oron carbide </w:t>
      </w:r>
      <w:r w:rsidR="0002055A" w:rsidRPr="00FC50AD">
        <w:rPr>
          <w:rFonts w:ascii="Arial" w:hAnsi="Arial" w:cs="Arial"/>
        </w:rPr>
        <w:t xml:space="preserve">is </w:t>
      </w:r>
      <w:r w:rsidRPr="00FC50AD">
        <w:rPr>
          <w:rFonts w:ascii="Arial" w:hAnsi="Arial" w:cs="Arial"/>
        </w:rPr>
        <w:t>the prototypical boron-carbon material</w:t>
      </w:r>
      <w:r w:rsidR="006F0983" w:rsidRPr="00FC50AD">
        <w:rPr>
          <w:rFonts w:ascii="Arial" w:hAnsi="Arial" w:cs="Arial"/>
        </w:rPr>
        <w:t xml:space="preserve"> </w:t>
      </w:r>
      <w:r w:rsidR="006F0983" w:rsidRPr="00FC50AD">
        <w:rPr>
          <w:rFonts w:ascii="Arial" w:hAnsi="Arial" w:cs="Arial"/>
        </w:rPr>
        <w:fldChar w:fldCharType="begin"/>
      </w:r>
      <w:r w:rsidR="005E58FF">
        <w:rPr>
          <w:rFonts w:ascii="Arial" w:hAnsi="Arial" w:cs="Arial"/>
        </w:rPr>
        <w:instrText xml:space="preserve"> ADDIN ZOTERO_ITEM CSL_CITATION {"citationID":"ns78Jv93","properties":{"formattedCitation":"[69]\\uc0\\u8211{}[74]","plainCitation":"[69]–[74]","noteIndex":0},"citationItems":[{"id":"OVO6HTm5/bcQlQjJT","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OVO6HTm5/099ExVLF","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OVO6HTm5/NqBhZtZL","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OVO6HTm5/c7V0iml7","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OVO6HTm5/oxwFbBZb","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OVO6HTm5/e0ertmg8","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006F0983" w:rsidRPr="00FC50AD">
        <w:rPr>
          <w:rFonts w:ascii="Arial" w:hAnsi="Arial" w:cs="Arial"/>
        </w:rPr>
        <w:fldChar w:fldCharType="separate"/>
      </w:r>
      <w:r w:rsidR="005E58FF" w:rsidRPr="005E58FF">
        <w:rPr>
          <w:rFonts w:ascii="Arial" w:hAnsi="Arial" w:cs="Arial"/>
          <w:szCs w:val="24"/>
        </w:rPr>
        <w:t>[69]–[74]</w:t>
      </w:r>
      <w:r w:rsidR="006F0983" w:rsidRPr="00FC50AD">
        <w:rPr>
          <w:rFonts w:ascii="Arial" w:hAnsi="Arial" w:cs="Arial"/>
        </w:rPr>
        <w:fldChar w:fldCharType="end"/>
      </w:r>
      <w:r w:rsidR="005C76B3" w:rsidRPr="00FC50AD">
        <w:rPr>
          <w:rFonts w:ascii="Arial" w:hAnsi="Arial" w:cs="Arial"/>
        </w:rPr>
        <w:t xml:space="preserve">, where bonding is via sp3 hybridization.  This </w:t>
      </w:r>
      <w:r w:rsidR="0002055A" w:rsidRPr="00FC50AD">
        <w:rPr>
          <w:rFonts w:ascii="Arial" w:hAnsi="Arial" w:cs="Arial"/>
        </w:rPr>
        <w:t xml:space="preserve">is in contrast to sulfur-carbon complexes </w:t>
      </w:r>
      <w:r w:rsidR="005C76B3" w:rsidRPr="00FC50AD">
        <w:rPr>
          <w:rFonts w:ascii="Arial" w:hAnsi="Arial" w:cs="Arial"/>
        </w:rPr>
        <w:t>that can form sp2 bonds</w:t>
      </w:r>
      <w:r w:rsidR="00002342" w:rsidRPr="00FC50AD">
        <w:rPr>
          <w:rFonts w:ascii="Arial" w:hAnsi="Arial" w:cs="Arial"/>
        </w:rPr>
        <w:t xml:space="preserve"> and favor</w:t>
      </w:r>
      <w:r w:rsidR="00C537A0" w:rsidRPr="00FC50AD">
        <w:rPr>
          <w:rFonts w:ascii="Arial" w:hAnsi="Arial" w:cs="Arial"/>
        </w:rPr>
        <w:t xml:space="preserve"> planar morpholog</w:t>
      </w:r>
      <w:r w:rsidR="00002342" w:rsidRPr="00FC50AD">
        <w:rPr>
          <w:rFonts w:ascii="Arial" w:hAnsi="Arial" w:cs="Arial"/>
        </w:rPr>
        <w:t>ies</w:t>
      </w:r>
      <w:r w:rsidR="00C537A0" w:rsidRPr="00FC50AD">
        <w:rPr>
          <w:rFonts w:ascii="Arial" w:hAnsi="Arial" w:cs="Arial"/>
        </w:rPr>
        <w:t xml:space="preserve"> </w:t>
      </w:r>
      <w:r w:rsidR="00C537A0" w:rsidRPr="00FC50AD">
        <w:rPr>
          <w:rFonts w:ascii="Arial" w:hAnsi="Arial" w:cs="Arial"/>
        </w:rPr>
        <w:fldChar w:fldCharType="begin"/>
      </w:r>
      <w:r w:rsidR="00C555A1">
        <w:rPr>
          <w:rFonts w:ascii="Arial" w:hAnsi="Arial" w:cs="Arial"/>
        </w:rPr>
        <w:instrText xml:space="preserve"> ADDIN ZOTERO_ITEM CSL_CITATION {"citationID":"4UZyRK46","properties":{"formattedCitation":"[44]","plainCitation":"[44]","noteIndex":0},"citationItems":[{"id":"OVO6HTm5/VjSWlApC","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C537A0" w:rsidRPr="00FC50AD">
        <w:rPr>
          <w:rFonts w:ascii="Arial" w:hAnsi="Arial" w:cs="Arial"/>
        </w:rPr>
        <w:fldChar w:fldCharType="separate"/>
      </w:r>
      <w:r w:rsidR="00D532C5" w:rsidRPr="00D532C5">
        <w:rPr>
          <w:rFonts w:ascii="Arial" w:hAnsi="Arial" w:cs="Arial"/>
        </w:rPr>
        <w:t>[44]</w:t>
      </w:r>
      <w:r w:rsidR="00C537A0" w:rsidRPr="00FC50AD">
        <w:rPr>
          <w:rFonts w:ascii="Arial" w:hAnsi="Arial" w:cs="Arial"/>
        </w:rPr>
        <w:fldChar w:fldCharType="end"/>
      </w:r>
      <w:r w:rsidR="00C537A0" w:rsidRPr="00FC50AD">
        <w:rPr>
          <w:rFonts w:ascii="Arial" w:hAnsi="Arial" w:cs="Arial"/>
        </w:rPr>
        <w:t xml:space="preserve"> </w:t>
      </w:r>
      <w:r w:rsidR="00C537A0" w:rsidRPr="00FC50AD">
        <w:rPr>
          <w:rFonts w:ascii="Arial" w:hAnsi="Arial" w:cs="Arial"/>
        </w:rPr>
        <w:fldChar w:fldCharType="begin"/>
      </w:r>
      <w:r w:rsidR="005E58FF">
        <w:rPr>
          <w:rFonts w:ascii="Arial" w:hAnsi="Arial" w:cs="Arial"/>
        </w:rPr>
        <w:instrText xml:space="preserve"> ADDIN ZOTERO_ITEM CSL_CITATION {"citationID":"kmZ13x7a","properties":{"formattedCitation":"[75]","plainCitation":"[75]","noteIndex":0},"citationItems":[{"id":"OVO6HTm5/etV4bGJD","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00C537A0" w:rsidRPr="00FC50AD">
        <w:rPr>
          <w:rFonts w:ascii="Arial" w:hAnsi="Arial" w:cs="Arial"/>
        </w:rPr>
        <w:fldChar w:fldCharType="separate"/>
      </w:r>
      <w:r w:rsidR="005E58FF" w:rsidRPr="005E58FF">
        <w:rPr>
          <w:rFonts w:ascii="Arial" w:hAnsi="Arial" w:cs="Arial"/>
        </w:rPr>
        <w:t>[75]</w:t>
      </w:r>
      <w:r w:rsidR="00C537A0" w:rsidRPr="00FC50AD">
        <w:rPr>
          <w:rFonts w:ascii="Arial" w:hAnsi="Arial" w:cs="Arial"/>
        </w:rPr>
        <w:fldChar w:fldCharType="end"/>
      </w:r>
      <w:r w:rsidR="00C537A0" w:rsidRPr="00FC50AD">
        <w:rPr>
          <w:rFonts w:ascii="Arial" w:hAnsi="Arial" w:cs="Arial"/>
        </w:rPr>
        <w:t>.</w:t>
      </w:r>
      <w:r w:rsidR="0002055A" w:rsidRPr="00FC50AD">
        <w:rPr>
          <w:rFonts w:ascii="Arial" w:hAnsi="Arial" w:cs="Arial"/>
        </w:rPr>
        <w:t xml:space="preserve"> </w:t>
      </w:r>
      <w:r w:rsidR="00002342" w:rsidRPr="00FC50AD">
        <w:rPr>
          <w:rFonts w:ascii="Arial" w:hAnsi="Arial" w:cs="Arial"/>
        </w:rPr>
        <w:t xml:space="preserve">This raises the </w:t>
      </w:r>
      <w:r w:rsidR="00CF1BB5" w:rsidRPr="00FC50AD">
        <w:rPr>
          <w:rFonts w:ascii="Arial" w:hAnsi="Arial" w:cs="Arial"/>
        </w:rPr>
        <w:t>following question;</w:t>
      </w:r>
      <w:r w:rsidR="00002342" w:rsidRPr="00FC50AD">
        <w:rPr>
          <w:rFonts w:ascii="Arial" w:hAnsi="Arial" w:cs="Arial"/>
        </w:rPr>
        <w:t xml:space="preserve"> can </w:t>
      </w:r>
      <w:r w:rsidRPr="00FC50AD">
        <w:rPr>
          <w:rFonts w:ascii="Arial" w:hAnsi="Arial" w:cs="Arial"/>
        </w:rPr>
        <w:t xml:space="preserve">we incorporate boron into a material that favors sp2 bonding? </w:t>
      </w:r>
      <w:r w:rsidR="00002342" w:rsidRPr="00FC50AD">
        <w:rPr>
          <w:rFonts w:ascii="Arial" w:hAnsi="Arial" w:cs="Arial"/>
        </w:rPr>
        <w:t>If so, o</w:t>
      </w:r>
      <w:r w:rsidRPr="00FC50AD">
        <w:rPr>
          <w:rFonts w:ascii="Arial" w:hAnsi="Arial" w:cs="Arial"/>
        </w:rPr>
        <w:t>ne option is through the formation of</w:t>
      </w:r>
      <w:r w:rsidR="0002055A" w:rsidRPr="00FC50AD">
        <w:rPr>
          <w:rFonts w:ascii="Arial" w:hAnsi="Arial" w:cs="Arial"/>
        </w:rPr>
        <w:t xml:space="preserve"> boron sulfide (B</w:t>
      </w:r>
      <w:r w:rsidR="0002055A" w:rsidRPr="00FC50AD">
        <w:rPr>
          <w:rFonts w:ascii="Arial" w:hAnsi="Arial" w:cs="Arial"/>
          <w:vertAlign w:val="subscript"/>
        </w:rPr>
        <w:t>2</w:t>
      </w:r>
      <w:r w:rsidR="0002055A" w:rsidRPr="00FC50AD">
        <w:rPr>
          <w:rFonts w:ascii="Arial" w:hAnsi="Arial" w:cs="Arial"/>
        </w:rPr>
        <w:t>S</w:t>
      </w:r>
      <w:r w:rsidR="0002055A" w:rsidRPr="00FC50AD">
        <w:rPr>
          <w:rFonts w:ascii="Arial" w:hAnsi="Arial" w:cs="Arial"/>
          <w:vertAlign w:val="subscript"/>
        </w:rPr>
        <w:t>3</w:t>
      </w:r>
      <w:r w:rsidR="0002055A" w:rsidRPr="00FC50AD">
        <w:rPr>
          <w:rFonts w:ascii="Arial" w:hAnsi="Arial" w:cs="Arial"/>
        </w:rPr>
        <w:t>) at the edges of the graphite domains</w:t>
      </w:r>
      <w:r w:rsidRPr="00FC50AD">
        <w:rPr>
          <w:rFonts w:ascii="Arial" w:hAnsi="Arial" w:cs="Arial"/>
        </w:rPr>
        <w:t>, which is the proposed bonding site of sulfur in graphene</w:t>
      </w:r>
      <w:r w:rsidR="0002055A" w:rsidRPr="00FC50AD">
        <w:rPr>
          <w:rFonts w:ascii="Arial" w:hAnsi="Arial" w:cs="Arial"/>
        </w:rPr>
        <w:t xml:space="preserve"> </w:t>
      </w:r>
      <w:r w:rsidR="0002055A" w:rsidRPr="00FC50AD">
        <w:rPr>
          <w:rFonts w:ascii="Arial" w:hAnsi="Arial" w:cs="Arial"/>
        </w:rPr>
        <w:fldChar w:fldCharType="begin"/>
      </w:r>
      <w:r w:rsidR="005E58FF">
        <w:rPr>
          <w:rFonts w:ascii="Arial" w:hAnsi="Arial" w:cs="Arial"/>
        </w:rPr>
        <w:instrText xml:space="preserve"> ADDIN ZOTERO_ITEM CSL_CITATION {"citationID":"hy00CqJz","properties":{"formattedCitation":"[76]","plainCitation":"[76]","noteIndex":0},"citationItems":[{"id":"OVO6HTm5/sUb9TLPr","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0002055A" w:rsidRPr="00FC50AD">
        <w:rPr>
          <w:rFonts w:ascii="Arial" w:hAnsi="Arial" w:cs="Arial"/>
        </w:rPr>
        <w:fldChar w:fldCharType="separate"/>
      </w:r>
      <w:r w:rsidR="005E58FF" w:rsidRPr="005E58FF">
        <w:rPr>
          <w:rFonts w:ascii="Arial" w:hAnsi="Arial" w:cs="Arial"/>
        </w:rPr>
        <w:t>[76]</w:t>
      </w:r>
      <w:r w:rsidR="0002055A" w:rsidRPr="00FC50AD">
        <w:rPr>
          <w:rFonts w:ascii="Arial" w:hAnsi="Arial" w:cs="Arial"/>
        </w:rPr>
        <w:fldChar w:fldCharType="end"/>
      </w:r>
      <w:r w:rsidRPr="00FC50AD">
        <w:rPr>
          <w:rFonts w:ascii="Arial" w:hAnsi="Arial" w:cs="Arial"/>
        </w:rPr>
        <w:t xml:space="preserve">. Boron sulfide is a planar molecule and </w:t>
      </w:r>
      <w:r w:rsidR="00CF1BB5" w:rsidRPr="00FC50AD">
        <w:rPr>
          <w:rFonts w:ascii="Arial" w:hAnsi="Arial" w:cs="Arial"/>
        </w:rPr>
        <w:t>readily be incorporated at</w:t>
      </w:r>
      <w:r w:rsidRPr="00FC50AD">
        <w:rPr>
          <w:rFonts w:ascii="Arial" w:hAnsi="Arial" w:cs="Arial"/>
        </w:rPr>
        <w:t xml:space="preserve"> </w:t>
      </w:r>
      <w:r w:rsidR="00002342" w:rsidRPr="00FC50AD">
        <w:rPr>
          <w:rFonts w:ascii="Arial" w:hAnsi="Arial" w:cs="Arial"/>
        </w:rPr>
        <w:t xml:space="preserve">edge sites of </w:t>
      </w:r>
      <w:r w:rsidRPr="00FC50AD">
        <w:rPr>
          <w:rFonts w:ascii="Arial" w:hAnsi="Arial" w:cs="Arial"/>
        </w:rPr>
        <w:t>graphite</w:t>
      </w:r>
      <w:r w:rsidR="00CF1BB5" w:rsidRPr="00FC50AD">
        <w:rPr>
          <w:rFonts w:ascii="Arial" w:hAnsi="Arial" w:cs="Arial"/>
        </w:rPr>
        <w:t xml:space="preserve"> domains</w:t>
      </w:r>
      <w:r w:rsidRPr="00FC50AD">
        <w:rPr>
          <w:rFonts w:ascii="Arial" w:hAnsi="Arial" w:cs="Arial"/>
        </w:rPr>
        <w:t xml:space="preserve">. </w:t>
      </w:r>
      <w:r w:rsidR="0002055A" w:rsidRPr="00FC50AD">
        <w:rPr>
          <w:rFonts w:ascii="Arial" w:hAnsi="Arial" w:cs="Arial"/>
        </w:rPr>
        <w:t xml:space="preserve"> </w:t>
      </w:r>
      <w:r w:rsidR="0012247D" w:rsidRPr="00FC50AD">
        <w:rPr>
          <w:rFonts w:ascii="Arial" w:hAnsi="Arial" w:cs="Arial"/>
        </w:rPr>
        <w:t xml:space="preserve">We propose to determine the role of sulfur in the HCF process by </w:t>
      </w:r>
      <w:r w:rsidR="00002342" w:rsidRPr="00FC50AD">
        <w:rPr>
          <w:rFonts w:ascii="Arial" w:hAnsi="Arial" w:cs="Arial"/>
        </w:rPr>
        <w:t xml:space="preserve">only </w:t>
      </w:r>
      <w:r w:rsidR="0012247D" w:rsidRPr="00FC50AD">
        <w:rPr>
          <w:rFonts w:ascii="Arial" w:hAnsi="Arial" w:cs="Arial"/>
        </w:rPr>
        <w:t xml:space="preserve">using the boron precursor </w:t>
      </w:r>
      <w:r w:rsidR="00002342" w:rsidRPr="00FC50AD">
        <w:rPr>
          <w:rFonts w:ascii="Arial" w:hAnsi="Arial" w:cs="Arial"/>
        </w:rPr>
        <w:t xml:space="preserve">and the carbon source, </w:t>
      </w:r>
      <w:r w:rsidR="0012247D" w:rsidRPr="00FC50AD">
        <w:rPr>
          <w:rFonts w:ascii="Arial" w:hAnsi="Arial" w:cs="Arial"/>
        </w:rPr>
        <w:t>sans sulfur. Assuming we are successful, we will compare the concentrations of boron in HCF with and without s</w:t>
      </w:r>
      <w:r w:rsidR="001F438B" w:rsidRPr="00FC50AD">
        <w:rPr>
          <w:rFonts w:ascii="Arial" w:hAnsi="Arial" w:cs="Arial"/>
        </w:rPr>
        <w:t xml:space="preserve">ulfur by XPS analysis, as well as compare their morphologies. For example, boron incorporation without sulfur may lead to </w:t>
      </w:r>
      <w:r w:rsidR="004D213D" w:rsidRPr="00FC50AD">
        <w:rPr>
          <w:rFonts w:ascii="Arial" w:hAnsi="Arial" w:cs="Arial"/>
        </w:rPr>
        <w:t>a higher density of</w:t>
      </w:r>
      <w:r w:rsidR="001F438B" w:rsidRPr="00FC50AD">
        <w:rPr>
          <w:rFonts w:ascii="Arial" w:hAnsi="Arial" w:cs="Arial"/>
        </w:rPr>
        <w:t xml:space="preserve"> sp3 bonding in the HCF, which will increase internal strain, thereby facilitating the closure of the</w:t>
      </w:r>
      <w:r w:rsidR="004D213D" w:rsidRPr="00FC50AD">
        <w:rPr>
          <w:rFonts w:ascii="Arial" w:hAnsi="Arial" w:cs="Arial"/>
        </w:rPr>
        <w:t>ir</w:t>
      </w:r>
      <w:r w:rsidR="001F438B" w:rsidRPr="00FC50AD">
        <w:rPr>
          <w:rFonts w:ascii="Arial" w:hAnsi="Arial" w:cs="Arial"/>
        </w:rPr>
        <w:t xml:space="preserve"> ends </w:t>
      </w:r>
      <w:r w:rsidR="004D213D" w:rsidRPr="00FC50AD">
        <w:rPr>
          <w:rFonts w:ascii="Arial" w:hAnsi="Arial" w:cs="Arial"/>
        </w:rPr>
        <w:t>and the formation of carbon</w:t>
      </w:r>
      <w:r w:rsidR="001F438B" w:rsidRPr="00FC50AD">
        <w:rPr>
          <w:rFonts w:ascii="Arial" w:hAnsi="Arial" w:cs="Arial"/>
        </w:rPr>
        <w:t xml:space="preserve"> eggs, as opposed to the longer structures with tapered ends.</w:t>
      </w:r>
      <w:r w:rsidR="00490448" w:rsidRPr="00FC50AD">
        <w:rPr>
          <w:rFonts w:ascii="Arial" w:hAnsi="Arial" w:cs="Arial"/>
        </w:rPr>
        <w:t xml:space="preserve"> </w:t>
      </w:r>
      <w:r w:rsidR="004D213D" w:rsidRPr="00FC50AD">
        <w:rPr>
          <w:rFonts w:ascii="Arial" w:hAnsi="Arial" w:cs="Arial"/>
        </w:rPr>
        <w:t>If</w:t>
      </w:r>
      <w:r w:rsidR="00490448" w:rsidRPr="00FC50AD">
        <w:rPr>
          <w:rFonts w:ascii="Arial" w:hAnsi="Arial" w:cs="Arial"/>
        </w:rPr>
        <w:t xml:space="preserve"> we successfully grow HCF without sulfur, we will conduct the same experiments using cyclohexanol (contains oxygen) and hexan</w:t>
      </w:r>
      <w:r w:rsidR="004D213D" w:rsidRPr="00FC50AD">
        <w:rPr>
          <w:rFonts w:ascii="Arial" w:hAnsi="Arial" w:cs="Arial"/>
        </w:rPr>
        <w:t>e</w:t>
      </w:r>
      <w:r w:rsidR="00490448" w:rsidRPr="00FC50AD">
        <w:rPr>
          <w:rFonts w:ascii="Arial" w:hAnsi="Arial" w:cs="Arial"/>
        </w:rPr>
        <w:t xml:space="preserve"> (only C and H) to understand the role of oxygen on HCF formation.</w:t>
      </w:r>
    </w:p>
    <w:p w:rsidR="00B808BE" w:rsidRPr="00FC50AD" w:rsidRDefault="00B808BE" w:rsidP="002E1881">
      <w:pPr>
        <w:rPr>
          <w:rFonts w:ascii="Arial" w:hAnsi="Arial" w:cs="Arial"/>
        </w:rPr>
      </w:pPr>
    </w:p>
    <w:p w:rsidR="00643A1A" w:rsidRPr="00FC50AD" w:rsidRDefault="00180947" w:rsidP="00933281">
      <w:pPr>
        <w:pStyle w:val="ListParagraph"/>
        <w:ind w:left="360"/>
        <w:rPr>
          <w:rFonts w:ascii="Arial" w:hAnsi="Arial" w:cs="Arial"/>
          <w:b/>
        </w:rPr>
      </w:pPr>
      <w:r w:rsidRPr="00FC50AD">
        <w:rPr>
          <w:rFonts w:ascii="Arial" w:hAnsi="Arial" w:cs="Arial"/>
          <w:b/>
        </w:rPr>
        <w:t xml:space="preserve">III.2. Determination of the influence of precursor </w:t>
      </w:r>
      <w:r w:rsidR="00643A1A" w:rsidRPr="00FC50AD">
        <w:rPr>
          <w:rFonts w:ascii="Arial" w:hAnsi="Arial" w:cs="Arial"/>
          <w:b/>
        </w:rPr>
        <w:t xml:space="preserve">conformation </w:t>
      </w:r>
      <w:r w:rsidRPr="00FC50AD">
        <w:rPr>
          <w:rFonts w:ascii="Arial" w:hAnsi="Arial" w:cs="Arial"/>
          <w:b/>
        </w:rPr>
        <w:t>and co-doping on carbon</w:t>
      </w:r>
      <w:r w:rsidR="00643A1A" w:rsidRPr="00FC50AD">
        <w:rPr>
          <w:rFonts w:ascii="Arial" w:hAnsi="Arial" w:cs="Arial"/>
          <w:b/>
        </w:rPr>
        <w:t xml:space="preserve"> </w:t>
      </w:r>
      <w:r w:rsidRPr="00FC50AD">
        <w:rPr>
          <w:rFonts w:ascii="Arial" w:hAnsi="Arial" w:cs="Arial"/>
          <w:b/>
        </w:rPr>
        <w:t>morphology</w:t>
      </w:r>
    </w:p>
    <w:p w:rsidR="00643A1A" w:rsidRPr="00FC50AD" w:rsidRDefault="00643A1A" w:rsidP="00643A1A">
      <w:pPr>
        <w:ind w:left="270"/>
        <w:rPr>
          <w:rFonts w:ascii="Arial" w:hAnsi="Arial" w:cs="Arial"/>
        </w:rPr>
      </w:pPr>
    </w:p>
    <w:p w:rsidR="002E1881" w:rsidRPr="00FC50AD" w:rsidRDefault="0048491B" w:rsidP="002E1881">
      <w:pPr>
        <w:rPr>
          <w:rFonts w:ascii="Arial" w:hAnsi="Arial" w:cs="Arial"/>
          <w:color w:val="222222"/>
        </w:rPr>
      </w:pPr>
      <w:r w:rsidRPr="00FC50AD">
        <w:rPr>
          <w:rFonts w:ascii="Arial" w:hAnsi="Arial" w:cs="Arial"/>
        </w:rPr>
        <w:t>It would be a game changer in carbon manufacturing if one could</w:t>
      </w:r>
      <w:r w:rsidR="00650DB3" w:rsidRPr="00FC50AD">
        <w:rPr>
          <w:rFonts w:ascii="Arial" w:hAnsi="Arial" w:cs="Arial"/>
        </w:rPr>
        <w:t xml:space="preserve"> imprint the molecular conformation of the boron precursor into the </w:t>
      </w:r>
      <w:r w:rsidRPr="00FC50AD">
        <w:rPr>
          <w:rFonts w:ascii="Arial" w:hAnsi="Arial" w:cs="Arial"/>
        </w:rPr>
        <w:t>GUITAR process</w:t>
      </w:r>
      <w:r w:rsidR="00650DB3" w:rsidRPr="00FC50AD">
        <w:rPr>
          <w:rFonts w:ascii="Arial" w:hAnsi="Arial" w:cs="Arial"/>
        </w:rPr>
        <w:t xml:space="preserve"> as a method for </w:t>
      </w:r>
      <w:r w:rsidRPr="00FC50AD">
        <w:rPr>
          <w:rFonts w:ascii="Arial" w:hAnsi="Arial" w:cs="Arial"/>
        </w:rPr>
        <w:t xml:space="preserve">predetermining and </w:t>
      </w:r>
      <w:r w:rsidR="00650DB3" w:rsidRPr="00FC50AD">
        <w:rPr>
          <w:rFonts w:ascii="Arial" w:hAnsi="Arial" w:cs="Arial"/>
        </w:rPr>
        <w:t xml:space="preserve">controlling </w:t>
      </w:r>
      <w:r w:rsidRPr="00FC50AD">
        <w:rPr>
          <w:rFonts w:ascii="Arial" w:hAnsi="Arial" w:cs="Arial"/>
        </w:rPr>
        <w:t xml:space="preserve">the carbon </w:t>
      </w:r>
      <w:r w:rsidR="00650DB3" w:rsidRPr="00FC50AD">
        <w:rPr>
          <w:rFonts w:ascii="Arial" w:hAnsi="Arial" w:cs="Arial"/>
        </w:rPr>
        <w:t xml:space="preserve">morphology. </w:t>
      </w:r>
      <w:r w:rsidR="000523B4" w:rsidRPr="00FC50AD">
        <w:rPr>
          <w:rFonts w:ascii="Arial" w:hAnsi="Arial" w:cs="Arial"/>
        </w:rPr>
        <w:t>To this point, w</w:t>
      </w:r>
      <w:r w:rsidR="00650DB3" w:rsidRPr="00FC50AD">
        <w:rPr>
          <w:rFonts w:ascii="Arial" w:hAnsi="Arial" w:cs="Arial"/>
        </w:rPr>
        <w:t xml:space="preserve">e have only investigated one boron precursor </w:t>
      </w:r>
      <w:r w:rsidR="000523B4" w:rsidRPr="00FC50AD">
        <w:rPr>
          <w:rFonts w:ascii="Arial" w:hAnsi="Arial" w:cs="Arial"/>
        </w:rPr>
        <w:t>with</w:t>
      </w:r>
      <w:r w:rsidR="00650DB3" w:rsidRPr="00FC50AD">
        <w:rPr>
          <w:rFonts w:ascii="Arial" w:hAnsi="Arial" w:cs="Arial"/>
        </w:rPr>
        <w:t xml:space="preserve"> a three dimensional conformation. However, there is a vast array of boron precursors</w:t>
      </w:r>
      <w:r w:rsidR="000523B4" w:rsidRPr="00FC50AD">
        <w:rPr>
          <w:rFonts w:ascii="Arial" w:hAnsi="Arial" w:cs="Arial"/>
        </w:rPr>
        <w:t xml:space="preserve"> at our disposal. For example</w:t>
      </w:r>
      <w:r w:rsidR="00E37BB8" w:rsidRPr="00FC50AD">
        <w:rPr>
          <w:rFonts w:ascii="Arial" w:hAnsi="Arial" w:cs="Arial"/>
        </w:rPr>
        <w:t>, boric acid</w:t>
      </w:r>
      <w:r w:rsidR="00615C28" w:rsidRPr="00FC50AD">
        <w:rPr>
          <w:rFonts w:ascii="Arial" w:hAnsi="Arial" w:cs="Arial"/>
        </w:rPr>
        <w:t xml:space="preserve"> </w:t>
      </w:r>
      <w:r w:rsidR="00615C28" w:rsidRPr="00FC50AD">
        <w:rPr>
          <w:rFonts w:ascii="Arial" w:hAnsi="Arial" w:cs="Arial"/>
          <w:color w:val="222222"/>
        </w:rPr>
        <w:t>(H</w:t>
      </w:r>
      <w:r w:rsidR="00615C28" w:rsidRPr="00FC50AD">
        <w:rPr>
          <w:rFonts w:ascii="Arial" w:hAnsi="Arial" w:cs="Arial"/>
          <w:color w:val="222222"/>
          <w:vertAlign w:val="subscript"/>
        </w:rPr>
        <w:t>3</w:t>
      </w:r>
      <w:r w:rsidR="00615C28" w:rsidRPr="00FC50AD">
        <w:rPr>
          <w:rFonts w:ascii="Arial" w:hAnsi="Arial" w:cs="Arial"/>
          <w:color w:val="222222"/>
        </w:rPr>
        <w:t>BO</w:t>
      </w:r>
      <w:r w:rsidR="00615C28" w:rsidRPr="00FC50AD">
        <w:rPr>
          <w:rFonts w:ascii="Arial" w:hAnsi="Arial" w:cs="Arial"/>
          <w:color w:val="222222"/>
          <w:vertAlign w:val="subscript"/>
        </w:rPr>
        <w:t>3</w:t>
      </w:r>
      <w:r w:rsidR="00615C28" w:rsidRPr="00FC50AD">
        <w:rPr>
          <w:rFonts w:ascii="Arial" w:hAnsi="Arial" w:cs="Arial"/>
          <w:color w:val="222222"/>
        </w:rPr>
        <w:t>)</w:t>
      </w:r>
      <w:r w:rsidR="000523B4" w:rsidRPr="00FC50AD">
        <w:rPr>
          <w:rFonts w:ascii="Arial" w:hAnsi="Arial" w:cs="Arial"/>
        </w:rPr>
        <w:t xml:space="preserve"> </w:t>
      </w:r>
      <w:r w:rsidR="00E37BB8" w:rsidRPr="00FC50AD">
        <w:rPr>
          <w:rFonts w:ascii="Arial" w:hAnsi="Arial" w:cs="Arial"/>
        </w:rPr>
        <w:t xml:space="preserve">is soluble in alcohols and </w:t>
      </w:r>
      <w:r w:rsidR="000523B4" w:rsidRPr="00FC50AD">
        <w:rPr>
          <w:rFonts w:ascii="Arial" w:hAnsi="Arial" w:cs="Arial"/>
        </w:rPr>
        <w:t>used in the HCF</w:t>
      </w:r>
      <w:r w:rsidR="00E37BB8" w:rsidRPr="00FC50AD">
        <w:rPr>
          <w:rFonts w:ascii="Arial" w:hAnsi="Arial" w:cs="Arial"/>
        </w:rPr>
        <w:t xml:space="preserve"> process.</w:t>
      </w:r>
      <w:r w:rsidR="00615C28" w:rsidRPr="00FC50AD">
        <w:rPr>
          <w:rFonts w:ascii="Arial" w:hAnsi="Arial" w:cs="Arial"/>
        </w:rPr>
        <w:t xml:space="preserve"> </w:t>
      </w:r>
      <w:r w:rsidR="00A42239" w:rsidRPr="00FC50AD">
        <w:rPr>
          <w:rFonts w:ascii="Arial" w:hAnsi="Arial" w:cs="Arial"/>
        </w:rPr>
        <w:t>In addition</w:t>
      </w:r>
      <w:r w:rsidR="00615C28" w:rsidRPr="00FC50AD">
        <w:rPr>
          <w:rFonts w:ascii="Arial" w:hAnsi="Arial" w:cs="Arial"/>
        </w:rPr>
        <w:t xml:space="preserve">, it </w:t>
      </w:r>
      <w:r w:rsidR="00A42239" w:rsidRPr="00FC50AD">
        <w:rPr>
          <w:rFonts w:ascii="Arial" w:hAnsi="Arial" w:cs="Arial"/>
        </w:rPr>
        <w:t>melts</w:t>
      </w:r>
      <w:r w:rsidR="00615C28" w:rsidRPr="00FC50AD">
        <w:rPr>
          <w:rFonts w:ascii="Arial" w:hAnsi="Arial" w:cs="Arial"/>
        </w:rPr>
        <w:t xml:space="preserve"> at 170 </w:t>
      </w:r>
      <w:r w:rsidR="00615C28" w:rsidRPr="00FC50AD">
        <w:rPr>
          <w:rFonts w:ascii="Arial" w:hAnsi="Arial" w:cs="Arial"/>
          <w:vertAlign w:val="superscript"/>
        </w:rPr>
        <w:t>o</w:t>
      </w:r>
      <w:r w:rsidR="00615C28" w:rsidRPr="00FC50AD">
        <w:rPr>
          <w:rFonts w:ascii="Arial" w:hAnsi="Arial" w:cs="Arial"/>
        </w:rPr>
        <w:t xml:space="preserve">C and </w:t>
      </w:r>
      <w:r w:rsidR="00CF1BB5" w:rsidRPr="00FC50AD">
        <w:rPr>
          <w:rFonts w:ascii="Arial" w:hAnsi="Arial" w:cs="Arial"/>
        </w:rPr>
        <w:t xml:space="preserve">introduced into the reactor with a bubbler. </w:t>
      </w:r>
      <w:r w:rsidR="00615C28" w:rsidRPr="00FC50AD">
        <w:rPr>
          <w:rFonts w:ascii="Arial" w:hAnsi="Arial" w:cs="Arial"/>
        </w:rPr>
        <w:t xml:space="preserve">The same is true for metaboric acid </w:t>
      </w:r>
      <w:r w:rsidR="00615C28" w:rsidRPr="00FC50AD">
        <w:rPr>
          <w:rFonts w:ascii="Arial" w:hAnsi="Arial" w:cs="Arial"/>
          <w:color w:val="222222"/>
        </w:rPr>
        <w:t>(HBO</w:t>
      </w:r>
      <w:r w:rsidR="00615C28" w:rsidRPr="00FC50AD">
        <w:rPr>
          <w:rFonts w:ascii="Arial" w:hAnsi="Arial" w:cs="Arial"/>
          <w:color w:val="222222"/>
          <w:vertAlign w:val="subscript"/>
        </w:rPr>
        <w:t>2</w:t>
      </w:r>
      <w:r w:rsidR="00615C28" w:rsidRPr="00FC50AD">
        <w:rPr>
          <w:rFonts w:ascii="Arial" w:hAnsi="Arial" w:cs="Arial"/>
          <w:color w:val="222222"/>
        </w:rPr>
        <w:t xml:space="preserve">). </w:t>
      </w:r>
      <w:r w:rsidR="00A42239" w:rsidRPr="00FC50AD">
        <w:rPr>
          <w:rFonts w:ascii="Arial" w:hAnsi="Arial" w:cs="Arial"/>
          <w:color w:val="222222"/>
        </w:rPr>
        <w:t>Because t</w:t>
      </w:r>
      <w:r w:rsidR="003A43DC" w:rsidRPr="00FC50AD">
        <w:rPr>
          <w:rFonts w:ascii="Arial" w:hAnsi="Arial" w:cs="Arial"/>
          <w:color w:val="222222"/>
        </w:rPr>
        <w:t>he</w:t>
      </w:r>
      <w:r w:rsidR="00615C28" w:rsidRPr="00FC50AD">
        <w:rPr>
          <w:rFonts w:ascii="Arial" w:hAnsi="Arial" w:cs="Arial"/>
          <w:color w:val="222222"/>
        </w:rPr>
        <w:t xml:space="preserve"> </w:t>
      </w:r>
      <w:r w:rsidR="003A43DC" w:rsidRPr="00FC50AD">
        <w:rPr>
          <w:rFonts w:ascii="Arial" w:hAnsi="Arial" w:cs="Arial"/>
          <w:color w:val="222222"/>
        </w:rPr>
        <w:t>boron acids contain oxygen, addition</w:t>
      </w:r>
      <w:r w:rsidR="00615C28" w:rsidRPr="00FC50AD">
        <w:rPr>
          <w:rFonts w:ascii="Arial" w:hAnsi="Arial" w:cs="Arial"/>
          <w:color w:val="222222"/>
        </w:rPr>
        <w:t xml:space="preserve"> analysis of the role of oxygen on the HCF morphology</w:t>
      </w:r>
      <w:r w:rsidR="00A42239" w:rsidRPr="00FC50AD">
        <w:rPr>
          <w:rFonts w:ascii="Arial" w:hAnsi="Arial" w:cs="Arial"/>
          <w:color w:val="222222"/>
        </w:rPr>
        <w:t xml:space="preserve"> is in order</w:t>
      </w:r>
      <w:r w:rsidR="00615C28" w:rsidRPr="00FC50AD">
        <w:rPr>
          <w:rFonts w:ascii="Arial" w:hAnsi="Arial" w:cs="Arial"/>
          <w:color w:val="222222"/>
        </w:rPr>
        <w:t>.</w:t>
      </w:r>
      <w:r w:rsidR="003A43DC" w:rsidRPr="00FC50AD">
        <w:rPr>
          <w:rFonts w:ascii="Arial" w:hAnsi="Arial" w:cs="Arial"/>
          <w:color w:val="222222"/>
        </w:rPr>
        <w:t xml:space="preserve"> </w:t>
      </w:r>
      <w:r w:rsidR="00F17209" w:rsidRPr="00FC50AD">
        <w:rPr>
          <w:rFonts w:ascii="Arial" w:hAnsi="Arial" w:cs="Arial"/>
          <w:color w:val="222222"/>
        </w:rPr>
        <w:t>In terms of an oxygen free precursor, decaborane (B</w:t>
      </w:r>
      <w:r w:rsidR="00F17209" w:rsidRPr="00FC50AD">
        <w:rPr>
          <w:rFonts w:ascii="Arial" w:hAnsi="Arial" w:cs="Arial"/>
          <w:color w:val="222222"/>
          <w:vertAlign w:val="subscript"/>
        </w:rPr>
        <w:t>10</w:t>
      </w:r>
      <w:r w:rsidR="00F17209" w:rsidRPr="00FC50AD">
        <w:rPr>
          <w:rFonts w:ascii="Arial" w:hAnsi="Arial" w:cs="Arial"/>
          <w:color w:val="222222"/>
        </w:rPr>
        <w:t>H</w:t>
      </w:r>
      <w:r w:rsidR="00F17209" w:rsidRPr="00FC50AD">
        <w:rPr>
          <w:rFonts w:ascii="Arial" w:hAnsi="Arial" w:cs="Arial"/>
          <w:color w:val="222222"/>
          <w:vertAlign w:val="subscript"/>
        </w:rPr>
        <w:t>14</w:t>
      </w:r>
      <w:r w:rsidR="00F17209" w:rsidRPr="00FC50AD">
        <w:rPr>
          <w:rFonts w:ascii="Arial" w:hAnsi="Arial" w:cs="Arial"/>
          <w:color w:val="222222"/>
        </w:rPr>
        <w:t>) is an excellent open cage molecule that sublime</w:t>
      </w:r>
      <w:r w:rsidR="00A42239" w:rsidRPr="00FC50AD">
        <w:rPr>
          <w:rFonts w:ascii="Arial" w:hAnsi="Arial" w:cs="Arial"/>
          <w:color w:val="222222"/>
        </w:rPr>
        <w:t>s at low temperatures, where</w:t>
      </w:r>
      <w:r w:rsidR="008C1087" w:rsidRPr="00FC50AD">
        <w:rPr>
          <w:rFonts w:ascii="Arial" w:hAnsi="Arial" w:cs="Arial"/>
          <w:color w:val="222222"/>
        </w:rPr>
        <w:t xml:space="preserve"> cage morphology may favor sp3 bonding. We will utilize these two </w:t>
      </w:r>
      <w:r w:rsidR="00A42239" w:rsidRPr="00FC50AD">
        <w:rPr>
          <w:rFonts w:ascii="Arial" w:hAnsi="Arial" w:cs="Arial"/>
          <w:color w:val="222222"/>
        </w:rPr>
        <w:t>families</w:t>
      </w:r>
      <w:r w:rsidR="008C1087" w:rsidRPr="00FC50AD">
        <w:rPr>
          <w:rFonts w:ascii="Arial" w:hAnsi="Arial" w:cs="Arial"/>
          <w:color w:val="222222"/>
        </w:rPr>
        <w:t xml:space="preserve"> of boron precursors in this study. We will conduct the same set of experiments in section III.1 to correlate the HCF morphology with ratio of D/G bonding of carbon.</w:t>
      </w:r>
      <w:r w:rsidR="00F17209" w:rsidRPr="00FC50AD">
        <w:rPr>
          <w:rFonts w:ascii="Arial" w:hAnsi="Arial" w:cs="Arial"/>
          <w:color w:val="222222"/>
        </w:rPr>
        <w:t xml:space="preserve"> </w:t>
      </w:r>
    </w:p>
    <w:p w:rsidR="003A43DC" w:rsidRPr="00FC50AD" w:rsidRDefault="003A43DC" w:rsidP="002E1881">
      <w:pPr>
        <w:rPr>
          <w:rFonts w:ascii="Arial" w:hAnsi="Arial" w:cs="Arial"/>
          <w:color w:val="222222"/>
        </w:rPr>
      </w:pPr>
    </w:p>
    <w:p w:rsidR="00781479" w:rsidRPr="00FC50AD" w:rsidRDefault="00611B59" w:rsidP="002E1881">
      <w:pPr>
        <w:rPr>
          <w:rFonts w:ascii="Arial" w:hAnsi="Arial" w:cs="Arial"/>
          <w:color w:val="222222"/>
        </w:rPr>
      </w:pPr>
      <w:r w:rsidRPr="00FC50AD">
        <w:rPr>
          <w:rFonts w:ascii="Arial" w:hAnsi="Arial" w:cs="Arial"/>
          <w:color w:val="222222"/>
        </w:rPr>
        <w:t>We investigate the viability of using</w:t>
      </w:r>
      <w:r w:rsidR="00781479" w:rsidRPr="00FC50AD">
        <w:rPr>
          <w:rFonts w:ascii="Arial" w:hAnsi="Arial" w:cs="Arial"/>
          <w:color w:val="222222"/>
        </w:rPr>
        <w:t xml:space="preserve"> co-doping HCF </w:t>
      </w:r>
      <w:r w:rsidRPr="00FC50AD">
        <w:rPr>
          <w:rFonts w:ascii="Arial" w:hAnsi="Arial" w:cs="Arial"/>
          <w:color w:val="222222"/>
        </w:rPr>
        <w:t>to sculpt the carbon morpholoyg</w:t>
      </w:r>
      <w:r w:rsidR="00781479" w:rsidRPr="00FC50AD">
        <w:rPr>
          <w:rFonts w:ascii="Arial" w:hAnsi="Arial" w:cs="Arial"/>
          <w:color w:val="222222"/>
        </w:rPr>
        <w:t>, i.e. long hollow filaments, carbon eggs, etc. For this project, we propose to co-dope with boron and nitrogen. The first approach is to introduce the dopants with separate precursors. We will utilize our proprietary boron precursor (to be revealed in the initial HCF publication) and ammonia (NH</w:t>
      </w:r>
      <w:r w:rsidR="00781479" w:rsidRPr="00FC50AD">
        <w:rPr>
          <w:rFonts w:ascii="Arial" w:hAnsi="Arial" w:cs="Arial"/>
          <w:color w:val="222222"/>
          <w:vertAlign w:val="subscript"/>
        </w:rPr>
        <w:t>3</w:t>
      </w:r>
      <w:r w:rsidR="00653E38" w:rsidRPr="00FC50AD">
        <w:rPr>
          <w:rFonts w:ascii="Arial" w:hAnsi="Arial" w:cs="Arial"/>
          <w:color w:val="222222"/>
        </w:rPr>
        <w:t xml:space="preserve">), where </w:t>
      </w:r>
      <w:r w:rsidR="00781479" w:rsidRPr="00FC50AD">
        <w:rPr>
          <w:rFonts w:ascii="Arial" w:hAnsi="Arial" w:cs="Arial"/>
          <w:color w:val="222222"/>
        </w:rPr>
        <w:t xml:space="preserve">we will dope with just ammonia as a control. </w:t>
      </w:r>
      <w:r w:rsidR="000A7C0B" w:rsidRPr="00FC50AD">
        <w:rPr>
          <w:rFonts w:ascii="Arial" w:hAnsi="Arial" w:cs="Arial"/>
          <w:color w:val="222222"/>
        </w:rPr>
        <w:t>In terms identifying whether the conformation of the dopant can affect HCF, we will also nitrogen dope using pyridine (C</w:t>
      </w:r>
      <w:r w:rsidR="000A7C0B" w:rsidRPr="00FC50AD">
        <w:rPr>
          <w:rFonts w:ascii="Arial" w:hAnsi="Arial" w:cs="Arial"/>
          <w:color w:val="222222"/>
          <w:vertAlign w:val="subscript"/>
        </w:rPr>
        <w:t>5</w:t>
      </w:r>
      <w:r w:rsidR="000A7C0B" w:rsidRPr="00FC50AD">
        <w:rPr>
          <w:rFonts w:ascii="Arial" w:hAnsi="Arial" w:cs="Arial"/>
          <w:color w:val="222222"/>
        </w:rPr>
        <w:t>H</w:t>
      </w:r>
      <w:r w:rsidR="000A7C0B" w:rsidRPr="00FC50AD">
        <w:rPr>
          <w:rFonts w:ascii="Arial" w:hAnsi="Arial" w:cs="Arial"/>
          <w:color w:val="222222"/>
          <w:vertAlign w:val="subscript"/>
        </w:rPr>
        <w:t>5</w:t>
      </w:r>
      <w:r w:rsidR="000A7C0B" w:rsidRPr="00FC50AD">
        <w:rPr>
          <w:rFonts w:ascii="Arial" w:hAnsi="Arial" w:cs="Arial"/>
          <w:color w:val="222222"/>
        </w:rPr>
        <w:t xml:space="preserve">N), which already has the hexagonal morphology of graphene. </w:t>
      </w:r>
      <w:r w:rsidR="00F92B31" w:rsidRPr="00FC50AD">
        <w:rPr>
          <w:rFonts w:ascii="Arial" w:hAnsi="Arial" w:cs="Arial"/>
          <w:color w:val="222222"/>
        </w:rPr>
        <w:t xml:space="preserve">Introducing the nitrogen dopant separately allows us a higher degree of control, </w:t>
      </w:r>
      <w:r w:rsidR="00653E38" w:rsidRPr="00FC50AD">
        <w:rPr>
          <w:rFonts w:ascii="Arial" w:hAnsi="Arial" w:cs="Arial"/>
          <w:color w:val="222222"/>
        </w:rPr>
        <w:t>such that</w:t>
      </w:r>
      <w:r w:rsidR="00F92B31" w:rsidRPr="00FC50AD">
        <w:rPr>
          <w:rFonts w:ascii="Arial" w:hAnsi="Arial" w:cs="Arial"/>
          <w:color w:val="222222"/>
        </w:rPr>
        <w:t xml:space="preserve"> we can modify the ratio to control the HCF morphology. </w:t>
      </w:r>
      <w:r w:rsidR="00781479" w:rsidRPr="00FC50AD">
        <w:rPr>
          <w:rFonts w:ascii="Arial" w:hAnsi="Arial" w:cs="Arial"/>
          <w:color w:val="222222"/>
        </w:rPr>
        <w:t xml:space="preserve">Nitrogen doping will introduce pentagonal bonding into the graphene lattice, which will produce lattice </w:t>
      </w:r>
      <w:r w:rsidR="00CF1BB5" w:rsidRPr="00FC50AD">
        <w:rPr>
          <w:rFonts w:ascii="Arial" w:hAnsi="Arial" w:cs="Arial"/>
          <w:color w:val="222222"/>
        </w:rPr>
        <w:t>strain</w:t>
      </w:r>
      <w:r w:rsidR="00781479" w:rsidRPr="00FC50AD">
        <w:rPr>
          <w:rFonts w:ascii="Arial" w:hAnsi="Arial" w:cs="Arial"/>
          <w:color w:val="222222"/>
        </w:rPr>
        <w:t xml:space="preserve">, thereby affecting the HCF morphology. We are interested in identifying the effects of stress on boron sp3 bonding, i.e. does </w:t>
      </w:r>
      <w:r w:rsidR="00CF1BB5" w:rsidRPr="00FC50AD">
        <w:rPr>
          <w:rFonts w:ascii="Arial" w:hAnsi="Arial" w:cs="Arial"/>
          <w:color w:val="222222"/>
        </w:rPr>
        <w:t>a secondary stress</w:t>
      </w:r>
      <w:r w:rsidR="00781479" w:rsidRPr="00FC50AD">
        <w:rPr>
          <w:rFonts w:ascii="Arial" w:hAnsi="Arial" w:cs="Arial"/>
          <w:color w:val="222222"/>
        </w:rPr>
        <w:t xml:space="preserve"> </w:t>
      </w:r>
      <w:r w:rsidR="00CF1BB5" w:rsidRPr="00FC50AD">
        <w:rPr>
          <w:rFonts w:ascii="Arial" w:hAnsi="Arial" w:cs="Arial"/>
          <w:color w:val="222222"/>
        </w:rPr>
        <w:t>promote</w:t>
      </w:r>
      <w:r w:rsidR="00781479" w:rsidRPr="00FC50AD">
        <w:rPr>
          <w:rFonts w:ascii="Arial" w:hAnsi="Arial" w:cs="Arial"/>
          <w:color w:val="222222"/>
        </w:rPr>
        <w:t xml:space="preserve"> sp3 bonding in the HCF, and if so, does this affect its morphology? Do we obtain new morphologies that we haven’t as yet observed? </w:t>
      </w:r>
      <w:r w:rsidR="00F92B31" w:rsidRPr="00FC50AD">
        <w:rPr>
          <w:rFonts w:ascii="Arial" w:hAnsi="Arial" w:cs="Arial"/>
          <w:color w:val="222222"/>
        </w:rPr>
        <w:t>Can we use the</w:t>
      </w:r>
      <w:r w:rsidR="00781479" w:rsidRPr="00FC50AD">
        <w:rPr>
          <w:rFonts w:ascii="Arial" w:hAnsi="Arial" w:cs="Arial"/>
          <w:color w:val="222222"/>
        </w:rPr>
        <w:t xml:space="preserve"> concentration of nitrogen </w:t>
      </w:r>
      <w:r w:rsidR="00F92B31" w:rsidRPr="00FC50AD">
        <w:rPr>
          <w:rFonts w:ascii="Arial" w:hAnsi="Arial" w:cs="Arial"/>
          <w:color w:val="222222"/>
        </w:rPr>
        <w:t xml:space="preserve">as a morphological design parameter? We are also interested to determine if the dopants compete </w:t>
      </w:r>
      <w:r w:rsidR="0099041B" w:rsidRPr="00FC50AD">
        <w:rPr>
          <w:rFonts w:ascii="Arial" w:hAnsi="Arial" w:cs="Arial"/>
          <w:color w:val="222222"/>
        </w:rPr>
        <w:t xml:space="preserve">adversely with one another. In other </w:t>
      </w:r>
      <w:r w:rsidR="0099041B" w:rsidRPr="00FC50AD">
        <w:rPr>
          <w:rFonts w:ascii="Arial" w:hAnsi="Arial" w:cs="Arial"/>
          <w:color w:val="222222"/>
        </w:rPr>
        <w:lastRenderedPageBreak/>
        <w:t xml:space="preserve">words, can we counter their effects on HCF morphology by controlling the ratio of the concentrations of nitrogen to boron (N/B ratio)? </w:t>
      </w:r>
      <w:r w:rsidR="008E34AD" w:rsidRPr="00FC50AD">
        <w:rPr>
          <w:rFonts w:ascii="Arial" w:hAnsi="Arial" w:cs="Arial"/>
          <w:color w:val="222222"/>
        </w:rPr>
        <w:t>Lastly for this component of the project, we will determine i</w:t>
      </w:r>
      <w:r w:rsidR="0065501A" w:rsidRPr="00FC50AD">
        <w:rPr>
          <w:rFonts w:ascii="Arial" w:hAnsi="Arial" w:cs="Arial"/>
          <w:color w:val="222222"/>
        </w:rPr>
        <w:t xml:space="preserve">f sulfur is still necessary, and if not, how does its exclusion affect dopant concentrations or the ratio thereof. </w:t>
      </w:r>
      <w:r w:rsidR="0099041B" w:rsidRPr="00FC50AD">
        <w:rPr>
          <w:rFonts w:ascii="Arial" w:hAnsi="Arial" w:cs="Arial"/>
          <w:color w:val="222222"/>
        </w:rPr>
        <w:t xml:space="preserve">Once again, we will perform the same measurements outlined in section III.1 for these co-doped materials. </w:t>
      </w:r>
    </w:p>
    <w:p w:rsidR="00781479" w:rsidRPr="00FC50AD" w:rsidRDefault="00781479" w:rsidP="002E1881">
      <w:pPr>
        <w:rPr>
          <w:rFonts w:ascii="Arial" w:hAnsi="Arial" w:cs="Arial"/>
          <w:color w:val="222222"/>
        </w:rPr>
      </w:pPr>
    </w:p>
    <w:p w:rsidR="002267D4" w:rsidRPr="00FC50AD" w:rsidRDefault="002267D4" w:rsidP="002E1881">
      <w:pPr>
        <w:rPr>
          <w:rFonts w:ascii="Arial" w:hAnsi="Arial" w:cs="Arial"/>
        </w:rPr>
      </w:pPr>
      <w:r w:rsidRPr="00FC50AD">
        <w:rPr>
          <w:rFonts w:ascii="Arial" w:hAnsi="Arial" w:cs="Arial"/>
          <w:color w:val="222222"/>
        </w:rPr>
        <w:t xml:space="preserve">An alternative to co-doping with two separate precursors is to use a single precursor, where </w:t>
      </w:r>
      <w:r w:rsidR="00633FCB" w:rsidRPr="00FC50AD">
        <w:rPr>
          <w:rFonts w:ascii="Arial" w:hAnsi="Arial" w:cs="Arial"/>
          <w:color w:val="222222"/>
        </w:rPr>
        <w:t>the caveat is</w:t>
      </w:r>
      <w:r w:rsidRPr="00FC50AD">
        <w:rPr>
          <w:rFonts w:ascii="Arial" w:hAnsi="Arial" w:cs="Arial"/>
          <w:color w:val="222222"/>
        </w:rPr>
        <w:t xml:space="preserve"> whether the precursor fragments and incorporation of the co-dopants is independent of one another or if the precursor remains intact and whether the more easily incorporated dopant can drag the other dopant along </w:t>
      </w:r>
      <w:r w:rsidR="00633FCB" w:rsidRPr="00FC50AD">
        <w:rPr>
          <w:rFonts w:ascii="Arial" w:hAnsi="Arial" w:cs="Arial"/>
          <w:color w:val="222222"/>
        </w:rPr>
        <w:t>for incorporation</w:t>
      </w:r>
      <w:r w:rsidRPr="00FC50AD">
        <w:rPr>
          <w:rFonts w:ascii="Arial" w:hAnsi="Arial" w:cs="Arial"/>
          <w:color w:val="222222"/>
        </w:rPr>
        <w:t xml:space="preserve">. This is a difficult proposition given that HCF are grown at ~900 </w:t>
      </w:r>
      <w:r w:rsidRPr="00FC50AD">
        <w:rPr>
          <w:rFonts w:ascii="Arial" w:hAnsi="Arial" w:cs="Arial"/>
          <w:color w:val="222222"/>
          <w:vertAlign w:val="superscript"/>
        </w:rPr>
        <w:t>o</w:t>
      </w:r>
      <w:r w:rsidRPr="00FC50AD">
        <w:rPr>
          <w:rFonts w:ascii="Arial" w:hAnsi="Arial" w:cs="Arial"/>
          <w:color w:val="222222"/>
        </w:rPr>
        <w:t xml:space="preserve">C. </w:t>
      </w:r>
      <w:r w:rsidR="00843BA2" w:rsidRPr="00FC50AD">
        <w:rPr>
          <w:rFonts w:ascii="Arial" w:hAnsi="Arial" w:cs="Arial"/>
          <w:color w:val="222222"/>
        </w:rPr>
        <w:t>However, we believe that decomposition can be avoided by using borazane (</w:t>
      </w:r>
      <w:r w:rsidR="00843BA2" w:rsidRPr="00FC50AD">
        <w:rPr>
          <w:rFonts w:ascii="Arial" w:hAnsi="Arial" w:cs="Arial"/>
        </w:rPr>
        <w:t>(</w:t>
      </w:r>
      <w:hyperlink r:id="rId33" w:tooltip="Boron" w:history="1">
        <w:r w:rsidR="00843BA2" w:rsidRPr="00FC50AD">
          <w:rPr>
            <w:rStyle w:val="Hyperlink"/>
            <w:rFonts w:ascii="Arial" w:hAnsi="Arial" w:cs="Arial"/>
            <w:color w:val="auto"/>
          </w:rPr>
          <w:t>B</w:t>
        </w:r>
      </w:hyperlink>
      <w:hyperlink r:id="rId34"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w:t>
      </w:r>
      <w:hyperlink r:id="rId35" w:tooltip="Nitrogen" w:history="1">
        <w:r w:rsidR="00843BA2" w:rsidRPr="00FC50AD">
          <w:rPr>
            <w:rStyle w:val="Hyperlink"/>
            <w:rFonts w:ascii="Arial" w:hAnsi="Arial" w:cs="Arial"/>
            <w:color w:val="auto"/>
          </w:rPr>
          <w:t>N</w:t>
        </w:r>
      </w:hyperlink>
      <w:hyperlink r:id="rId36" w:tooltip="Hydrogen" w:history="1">
        <w:r w:rsidR="00843BA2" w:rsidRPr="00FC50AD">
          <w:rPr>
            <w:rStyle w:val="Hyperlink"/>
            <w:rFonts w:ascii="Arial" w:hAnsi="Arial" w:cs="Arial"/>
            <w:color w:val="auto"/>
          </w:rPr>
          <w:t>H</w:t>
        </w:r>
      </w:hyperlink>
      <w:r w:rsidR="00843BA2" w:rsidRPr="00FC50AD">
        <w:rPr>
          <w:rFonts w:ascii="Arial" w:hAnsi="Arial" w:cs="Arial"/>
        </w:rPr>
        <w:t>)</w:t>
      </w:r>
      <w:r w:rsidR="00843BA2" w:rsidRPr="00FC50AD">
        <w:rPr>
          <w:rFonts w:ascii="Arial" w:hAnsi="Arial" w:cs="Arial"/>
          <w:vertAlign w:val="subscript"/>
        </w:rPr>
        <w:t>3</w:t>
      </w:r>
      <w:r w:rsidR="00843BA2" w:rsidRPr="00FC50AD">
        <w:rPr>
          <w:rFonts w:ascii="Arial" w:hAnsi="Arial" w:cs="Arial"/>
        </w:rPr>
        <w:t xml:space="preserve">), </w:t>
      </w:r>
      <w:r w:rsidR="00633FCB" w:rsidRPr="00FC50AD">
        <w:rPr>
          <w:rFonts w:ascii="Arial" w:hAnsi="Arial" w:cs="Arial"/>
        </w:rPr>
        <w:t>available</w:t>
      </w:r>
      <w:r w:rsidR="00843BA2" w:rsidRPr="00FC50AD">
        <w:rPr>
          <w:rFonts w:ascii="Arial" w:hAnsi="Arial" w:cs="Arial"/>
        </w:rPr>
        <w:t xml:space="preserve"> from Gelest. It decomposes at temperatures above 1000 </w:t>
      </w:r>
      <w:r w:rsidR="00843BA2" w:rsidRPr="00FC50AD">
        <w:rPr>
          <w:rFonts w:ascii="Arial" w:hAnsi="Arial" w:cs="Arial"/>
          <w:vertAlign w:val="superscript"/>
        </w:rPr>
        <w:t>o</w:t>
      </w:r>
      <w:r w:rsidR="00843BA2" w:rsidRPr="00FC50AD">
        <w:rPr>
          <w:rFonts w:ascii="Arial" w:hAnsi="Arial" w:cs="Arial"/>
        </w:rPr>
        <w:t>C</w:t>
      </w:r>
      <w:r w:rsidR="005A7BA7" w:rsidRPr="00FC50AD">
        <w:rPr>
          <w:rFonts w:ascii="Arial" w:hAnsi="Arial" w:cs="Arial"/>
        </w:rPr>
        <w:t xml:space="preserve"> </w:t>
      </w:r>
      <w:r w:rsidR="005A7BA7" w:rsidRPr="00FC50AD">
        <w:rPr>
          <w:rFonts w:ascii="Arial" w:hAnsi="Arial" w:cs="Arial"/>
        </w:rPr>
        <w:fldChar w:fldCharType="begin"/>
      </w:r>
      <w:r w:rsidR="005E58FF">
        <w:rPr>
          <w:rFonts w:ascii="Arial" w:hAnsi="Arial" w:cs="Arial"/>
        </w:rPr>
        <w:instrText xml:space="preserve"> ADDIN ZOTERO_ITEM CSL_CITATION {"citationID":"2kyae1hC","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FC50AD">
        <w:rPr>
          <w:rFonts w:ascii="Arial" w:hAnsi="Arial" w:cs="Arial"/>
        </w:rPr>
        <w:fldChar w:fldCharType="separate"/>
      </w:r>
      <w:r w:rsidR="005E58FF" w:rsidRPr="005E58FF">
        <w:rPr>
          <w:rFonts w:ascii="Arial" w:hAnsi="Arial" w:cs="Arial"/>
        </w:rPr>
        <w:t>[77]</w:t>
      </w:r>
      <w:r w:rsidR="005A7BA7" w:rsidRPr="00FC50AD">
        <w:rPr>
          <w:rFonts w:ascii="Arial" w:hAnsi="Arial" w:cs="Arial"/>
        </w:rPr>
        <w:fldChar w:fldCharType="end"/>
      </w:r>
      <w:r w:rsidR="00843BA2" w:rsidRPr="00FC50AD">
        <w:rPr>
          <w:rFonts w:ascii="Arial" w:hAnsi="Arial" w:cs="Arial"/>
        </w:rPr>
        <w:t>, making it an excellent candidate for this study.</w:t>
      </w:r>
      <w:r w:rsidR="007F5D36" w:rsidRPr="00FC50AD">
        <w:rPr>
          <w:rFonts w:ascii="Arial" w:hAnsi="Arial" w:cs="Arial"/>
        </w:rPr>
        <w:t xml:space="preserve"> A pyrolysis study of borazane by Frueh et al. </w:t>
      </w:r>
      <w:r w:rsidR="007F5D36" w:rsidRPr="00FC50AD">
        <w:rPr>
          <w:rFonts w:ascii="Arial" w:hAnsi="Arial" w:cs="Arial"/>
        </w:rPr>
        <w:fldChar w:fldCharType="begin"/>
      </w:r>
      <w:r w:rsidR="005E58FF">
        <w:rPr>
          <w:rFonts w:ascii="Arial" w:hAnsi="Arial" w:cs="Arial"/>
        </w:rPr>
        <w:instrText xml:space="preserve"> ADDIN ZOTERO_ITEM CSL_CITATION {"citationID":"aFNgJ7WU","properties":{"formattedCitation":"[77]","plainCitation":"[77]","noteIndex":0},"citationItems":[{"id":"OVO6HTm5/dBsWpqvb","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FC50AD">
        <w:rPr>
          <w:rFonts w:ascii="Arial" w:hAnsi="Arial" w:cs="Arial"/>
        </w:rPr>
        <w:fldChar w:fldCharType="separate"/>
      </w:r>
      <w:r w:rsidR="005E58FF" w:rsidRPr="005E58FF">
        <w:rPr>
          <w:rFonts w:ascii="Arial" w:hAnsi="Arial" w:cs="Arial"/>
        </w:rPr>
        <w:t>[77]</w:t>
      </w:r>
      <w:r w:rsidR="007F5D36" w:rsidRPr="00FC50AD">
        <w:rPr>
          <w:rFonts w:ascii="Arial" w:hAnsi="Arial" w:cs="Arial"/>
        </w:rPr>
        <w:fldChar w:fldCharType="end"/>
      </w:r>
      <w:r w:rsidR="007F5D36" w:rsidRPr="00FC50AD">
        <w:rPr>
          <w:rFonts w:ascii="Arial" w:hAnsi="Arial" w:cs="Arial"/>
        </w:rPr>
        <w:t xml:space="preserve"> determined that it decomposes into polyiminobo</w:t>
      </w:r>
      <w:r w:rsidR="00633FCB" w:rsidRPr="00FC50AD">
        <w:rPr>
          <w:rFonts w:ascii="Arial" w:hAnsi="Arial" w:cs="Arial"/>
        </w:rPr>
        <w:t>rane, as well as forms borazine</w:t>
      </w:r>
      <w:r w:rsidR="007F5D36" w:rsidRPr="00FC50AD">
        <w:rPr>
          <w:rFonts w:ascii="Arial" w:hAnsi="Arial" w:cs="Arial"/>
        </w:rPr>
        <w:t xml:space="preserve"> above 130 </w:t>
      </w:r>
      <w:r w:rsidR="007F5D36" w:rsidRPr="00FC50AD">
        <w:rPr>
          <w:rFonts w:ascii="Arial" w:hAnsi="Arial" w:cs="Arial"/>
          <w:vertAlign w:val="superscript"/>
        </w:rPr>
        <w:t>o</w:t>
      </w:r>
      <w:r w:rsidR="00257175" w:rsidRPr="00FC50AD">
        <w:rPr>
          <w:rFonts w:ascii="Arial" w:hAnsi="Arial" w:cs="Arial"/>
        </w:rPr>
        <w:t xml:space="preserve">C, where both compounds are capable of being harvested </w:t>
      </w:r>
      <w:r w:rsidR="00633FCB" w:rsidRPr="00FC50AD">
        <w:rPr>
          <w:rFonts w:ascii="Arial" w:hAnsi="Arial" w:cs="Arial"/>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borazan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FC50AD" w:rsidRDefault="00355A6A" w:rsidP="00355A6A">
      <w:pPr>
        <w:ind w:left="360"/>
        <w:rPr>
          <w:rFonts w:ascii="Arial" w:hAnsi="Arial" w:cs="Arial"/>
          <w:b/>
        </w:rPr>
      </w:pPr>
      <w:r w:rsidRPr="00FC50AD">
        <w:rPr>
          <w:rFonts w:ascii="Arial" w:hAnsi="Arial" w:cs="Arial"/>
          <w:b/>
        </w:rPr>
        <w:t>III.3. Determine the mechanism whereby the ratio of boron precursor to carbon precursor determines the morphology, i.e. HCF, carbon eggs, etc.</w:t>
      </w:r>
    </w:p>
    <w:p w:rsidR="00355A6A" w:rsidRPr="00FC50AD" w:rsidRDefault="00355A6A" w:rsidP="00355A6A">
      <w:pPr>
        <w:ind w:left="270"/>
        <w:rPr>
          <w:rFonts w:ascii="Arial" w:hAnsi="Arial" w:cs="Arial"/>
        </w:rPr>
      </w:pPr>
    </w:p>
    <w:p w:rsidR="005E29A9" w:rsidRPr="00FC50AD" w:rsidRDefault="005E29A9" w:rsidP="00170648">
      <w:pPr>
        <w:rPr>
          <w:rFonts w:ascii="Arial" w:hAnsi="Arial" w:cs="Arial"/>
        </w:rPr>
      </w:pPr>
      <w:r w:rsidRPr="00FC50AD">
        <w:rPr>
          <w:rFonts w:ascii="Arial" w:hAnsi="Arial" w:cs="Arial"/>
        </w:rPr>
        <w:t xml:space="preserve">This component of the project </w:t>
      </w:r>
      <w:r w:rsidR="00036457" w:rsidRPr="00FC50AD">
        <w:rPr>
          <w:rFonts w:ascii="Arial" w:hAnsi="Arial" w:cs="Arial"/>
        </w:rPr>
        <w:t>relies heavily on electron</w:t>
      </w:r>
      <w:r w:rsidRPr="00FC50AD">
        <w:rPr>
          <w:rFonts w:ascii="Arial" w:hAnsi="Arial" w:cs="Arial"/>
        </w:rPr>
        <w:t xml:space="preserve"> microscopy to examine the initial phases of HCF formation and structural factors driving the formation of HCF</w:t>
      </w:r>
      <w:r w:rsidR="00036457" w:rsidRPr="00FC50AD">
        <w:rPr>
          <w:rFonts w:ascii="Arial" w:hAnsi="Arial" w:cs="Arial"/>
        </w:rPr>
        <w:t>,</w:t>
      </w:r>
      <w:r w:rsidRPr="00FC50AD">
        <w:rPr>
          <w:rFonts w:ascii="Arial" w:hAnsi="Arial" w:cs="Arial"/>
        </w:rPr>
        <w:t xml:space="preserve"> </w:t>
      </w:r>
      <w:r w:rsidR="00036457" w:rsidRPr="00FC50AD">
        <w:rPr>
          <w:rFonts w:ascii="Arial" w:hAnsi="Arial" w:cs="Arial"/>
        </w:rPr>
        <w:t>as well as</w:t>
      </w:r>
      <w:r w:rsidRPr="00FC50AD">
        <w:rPr>
          <w:rFonts w:ascii="Arial" w:hAnsi="Arial" w:cs="Arial"/>
        </w:rPr>
        <w:t xml:space="preserve"> other carbon morphologies</w:t>
      </w:r>
      <w:r w:rsidR="00036457" w:rsidRPr="00FC50AD">
        <w:rPr>
          <w:rFonts w:ascii="Arial" w:hAnsi="Arial" w:cs="Arial"/>
        </w:rPr>
        <w:t>,</w:t>
      </w:r>
      <w:r w:rsidRPr="00FC50AD">
        <w:rPr>
          <w:rFonts w:ascii="Arial" w:hAnsi="Arial" w:cs="Arial"/>
        </w:rPr>
        <w:t xml:space="preserve"> as a function of doping. </w:t>
      </w:r>
      <w:r w:rsidR="00036457" w:rsidRPr="00FC50AD">
        <w:rPr>
          <w:rFonts w:ascii="Arial" w:hAnsi="Arial" w:cs="Arial"/>
        </w:rPr>
        <w:t>HCF</w:t>
      </w:r>
      <w:r w:rsidR="005D2E74" w:rsidRPr="00FC50AD">
        <w:rPr>
          <w:rFonts w:ascii="Arial" w:hAnsi="Arial" w:cs="Arial"/>
        </w:rPr>
        <w:t xml:space="preserve"> formation is catalyst free, which is extremely unusual. </w:t>
      </w:r>
      <w:r w:rsidR="00A210B4" w:rsidRPr="00FC50AD">
        <w:rPr>
          <w:rFonts w:ascii="Arial" w:hAnsi="Arial" w:cs="Arial"/>
        </w:rPr>
        <w:t>There are a few reports of metal-</w:t>
      </w:r>
      <w:r w:rsidR="00B62FFA" w:rsidRPr="00FC50AD">
        <w:rPr>
          <w:rFonts w:ascii="Arial" w:hAnsi="Arial" w:cs="Arial"/>
        </w:rPr>
        <w:t>free growth of carbon nanotubes (CNT)</w:t>
      </w:r>
      <w:r w:rsidR="00A210B4" w:rsidRPr="00FC50AD">
        <w:rPr>
          <w:rFonts w:ascii="Arial" w:hAnsi="Arial" w:cs="Arial"/>
        </w:rPr>
        <w:t xml:space="preserve">, where they </w:t>
      </w:r>
      <w:r w:rsidR="00B62FFA" w:rsidRPr="00FC50AD">
        <w:rPr>
          <w:rFonts w:ascii="Arial" w:hAnsi="Arial" w:cs="Arial"/>
        </w:rPr>
        <w:t xml:space="preserve">were grown on Si </w:t>
      </w:r>
      <w:r w:rsidR="00A210B4" w:rsidRPr="00FC50AD">
        <w:rPr>
          <w:rFonts w:ascii="Arial" w:hAnsi="Arial" w:cs="Arial"/>
        </w:rPr>
        <w:t>or SiO2/Si substrates and</w:t>
      </w:r>
      <w:r w:rsidR="00B62FFA" w:rsidRPr="00FC50AD">
        <w:rPr>
          <w:rFonts w:ascii="Arial" w:hAnsi="Arial" w:cs="Arial"/>
        </w:rPr>
        <w:t xml:space="preserve"> nucleate from surface scratches </w:t>
      </w:r>
      <w:r w:rsidR="00B62FFA" w:rsidRPr="00FC50AD">
        <w:rPr>
          <w:rFonts w:ascii="Arial" w:hAnsi="Arial" w:cs="Arial"/>
        </w:rPr>
        <w:fldChar w:fldCharType="begin"/>
      </w:r>
      <w:r w:rsidR="005E58FF">
        <w:rPr>
          <w:rFonts w:ascii="Arial" w:hAnsi="Arial" w:cs="Arial"/>
        </w:rPr>
        <w:instrText xml:space="preserve"> ADDIN ZOTERO_ITEM CSL_CITATION {"citationID":"MzFhCRcQ","properties":{"formattedCitation":"[78]\\uc0\\u8211{}[80]","plainCitation":"[78]–[80]","noteIndex":0},"citationItems":[{"id":"OVO6HTm5/uWrtfyZX","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OVO6HTm5/9x9G67QK","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OVO6HTm5/GpuR5err","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FC50AD">
        <w:rPr>
          <w:rFonts w:ascii="Arial" w:hAnsi="Arial" w:cs="Arial"/>
        </w:rPr>
        <w:fldChar w:fldCharType="separate"/>
      </w:r>
      <w:r w:rsidR="005E58FF" w:rsidRPr="005E58FF">
        <w:rPr>
          <w:rFonts w:ascii="Arial" w:hAnsi="Arial" w:cs="Arial"/>
          <w:szCs w:val="24"/>
        </w:rPr>
        <w:t>[78]–[80]</w:t>
      </w:r>
      <w:r w:rsidR="00B62FFA" w:rsidRPr="00FC50AD">
        <w:rPr>
          <w:rFonts w:ascii="Arial" w:hAnsi="Arial" w:cs="Arial"/>
        </w:rPr>
        <w:fldChar w:fldCharType="end"/>
      </w:r>
      <w:r w:rsidR="00B62FFA" w:rsidRPr="00FC50AD">
        <w:rPr>
          <w:rFonts w:ascii="Arial" w:hAnsi="Arial" w:cs="Arial"/>
        </w:rPr>
        <w:t>.</w:t>
      </w:r>
      <w:r w:rsidR="00A210B4" w:rsidRPr="00FC50AD">
        <w:rPr>
          <w:rFonts w:ascii="Arial" w:hAnsi="Arial" w:cs="Arial"/>
        </w:rPr>
        <w:t xml:space="preserve"> However,</w:t>
      </w:r>
      <w:r w:rsidR="00B62FFA" w:rsidRPr="00FC50AD">
        <w:rPr>
          <w:rFonts w:ascii="Arial" w:hAnsi="Arial" w:cs="Arial"/>
        </w:rPr>
        <w:t xml:space="preserve"> the reduction of SiO2 by hydrogen produces Si nanoparticles, which act as a catalyst even though they are not metal</w:t>
      </w:r>
      <w:r w:rsidR="00A210B4" w:rsidRPr="00FC50AD">
        <w:rPr>
          <w:rFonts w:ascii="Arial" w:hAnsi="Arial" w:cs="Arial"/>
        </w:rPr>
        <w:t xml:space="preserve">lic. In these cases, the CNT grow up from the catalyst at the surface, as opposed from the bottom of the </w:t>
      </w:r>
      <w:r w:rsidR="00036457" w:rsidRPr="00FC50AD">
        <w:rPr>
          <w:rFonts w:ascii="Arial" w:hAnsi="Arial" w:cs="Arial"/>
        </w:rPr>
        <w:t>catalyst, thereby lifting the catalyst off the surface</w:t>
      </w:r>
      <w:r w:rsidR="00B62FFA" w:rsidRPr="00FC50AD">
        <w:rPr>
          <w:rFonts w:ascii="Arial" w:hAnsi="Arial" w:cs="Arial"/>
        </w:rPr>
        <w:t xml:space="preserve">. </w:t>
      </w:r>
      <w:r w:rsidR="00036457" w:rsidRPr="00FC50AD">
        <w:rPr>
          <w:rFonts w:ascii="Arial" w:hAnsi="Arial" w:cs="Arial"/>
        </w:rPr>
        <w:t>While</w:t>
      </w:r>
      <w:r w:rsidR="00A210B4" w:rsidRPr="00FC50AD">
        <w:rPr>
          <w:rFonts w:ascii="Arial" w:hAnsi="Arial" w:cs="Arial"/>
        </w:rPr>
        <w:t xml:space="preserve"> these processes are metal catalyst-free, they are still catalytically grown</w:t>
      </w:r>
      <w:r w:rsidR="00B62FFA" w:rsidRPr="00FC50AD">
        <w:rPr>
          <w:rFonts w:ascii="Arial" w:hAnsi="Arial" w:cs="Arial"/>
        </w:rPr>
        <w:t xml:space="preserve">.  </w:t>
      </w:r>
      <w:r w:rsidR="00A210B4" w:rsidRPr="00FC50AD">
        <w:rPr>
          <w:rFonts w:ascii="Arial" w:hAnsi="Arial" w:cs="Arial"/>
        </w:rPr>
        <w:t xml:space="preserve">We are aware of one report where a </w:t>
      </w:r>
      <w:r w:rsidR="001B2679" w:rsidRPr="00FC50AD">
        <w:rPr>
          <w:rFonts w:ascii="Arial" w:hAnsi="Arial" w:cs="Arial"/>
        </w:rPr>
        <w:t>carbon</w:t>
      </w:r>
      <w:r w:rsidR="00A210B4" w:rsidRPr="00FC50AD">
        <w:rPr>
          <w:rFonts w:ascii="Arial" w:hAnsi="Arial" w:cs="Arial"/>
        </w:rPr>
        <w:t xml:space="preserve"> seed</w:t>
      </w:r>
      <w:r w:rsidR="00B62FFA" w:rsidRPr="00FC50AD">
        <w:rPr>
          <w:rFonts w:ascii="Arial" w:hAnsi="Arial" w:cs="Arial"/>
        </w:rPr>
        <w:t xml:space="preserve"> </w:t>
      </w:r>
      <w:r w:rsidR="00A210B4" w:rsidRPr="00FC50AD">
        <w:rPr>
          <w:rFonts w:ascii="Arial" w:hAnsi="Arial" w:cs="Arial"/>
        </w:rPr>
        <w:t>served</w:t>
      </w:r>
      <w:r w:rsidR="00B62FFA" w:rsidRPr="00FC50AD">
        <w:rPr>
          <w:rFonts w:ascii="Arial" w:hAnsi="Arial" w:cs="Arial"/>
        </w:rPr>
        <w:t xml:space="preserve"> as </w:t>
      </w:r>
      <w:r w:rsidR="00A210B4" w:rsidRPr="00FC50AD">
        <w:rPr>
          <w:rFonts w:ascii="Arial" w:hAnsi="Arial" w:cs="Arial"/>
        </w:rPr>
        <w:t xml:space="preserve">the point of nucleation </w:t>
      </w:r>
      <w:r w:rsidR="00A210B4" w:rsidRPr="00FC50AD">
        <w:rPr>
          <w:rFonts w:ascii="Arial" w:hAnsi="Arial" w:cs="Arial"/>
        </w:rPr>
        <w:fldChar w:fldCharType="begin"/>
      </w:r>
      <w:r w:rsidR="005E58FF">
        <w:rPr>
          <w:rFonts w:ascii="Arial" w:hAnsi="Arial" w:cs="Arial"/>
        </w:rPr>
        <w:instrText xml:space="preserve"> ADDIN ZOTERO_ITEM CSL_CITATION {"citationID":"ewKhLmNc","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FC50AD">
        <w:rPr>
          <w:rFonts w:ascii="Arial" w:hAnsi="Arial" w:cs="Arial"/>
        </w:rPr>
        <w:fldChar w:fldCharType="separate"/>
      </w:r>
      <w:r w:rsidR="005E58FF" w:rsidRPr="005E58FF">
        <w:rPr>
          <w:rFonts w:ascii="Arial" w:hAnsi="Arial" w:cs="Arial"/>
        </w:rPr>
        <w:t>[81]</w:t>
      </w:r>
      <w:r w:rsidR="00A210B4" w:rsidRPr="00FC50AD">
        <w:rPr>
          <w:rFonts w:ascii="Arial" w:hAnsi="Arial" w:cs="Arial"/>
        </w:rPr>
        <w:fldChar w:fldCharType="end"/>
      </w:r>
      <w:r w:rsidR="00A210B4" w:rsidRPr="00FC50AD">
        <w:rPr>
          <w:rFonts w:ascii="Arial" w:hAnsi="Arial" w:cs="Arial"/>
        </w:rPr>
        <w:t>.</w:t>
      </w:r>
      <w:r w:rsidR="00B62FFA" w:rsidRPr="00FC50AD">
        <w:rPr>
          <w:rFonts w:ascii="Arial" w:hAnsi="Arial" w:cs="Arial"/>
        </w:rPr>
        <w:t xml:space="preserve"> </w:t>
      </w:r>
      <w:r w:rsidR="001B2679" w:rsidRPr="00FC50AD">
        <w:rPr>
          <w:rFonts w:ascii="Arial" w:hAnsi="Arial" w:cs="Arial"/>
        </w:rPr>
        <w:t xml:space="preserve">We too have observed nucleation at scratches, but also in what appears to be the vapor phase. The red arrows in Fig. 6 identify small, quickly closing, carbon structures that appear to grow from the sidewalls of HCF, much the same way CNT nucleate from a carbon substrate </w:t>
      </w:r>
      <w:r w:rsidR="001B2679" w:rsidRPr="00FC50AD">
        <w:rPr>
          <w:rFonts w:ascii="Arial" w:hAnsi="Arial" w:cs="Arial"/>
        </w:rPr>
        <w:fldChar w:fldCharType="begin"/>
      </w:r>
      <w:r w:rsidR="005E58FF">
        <w:rPr>
          <w:rFonts w:ascii="Arial" w:hAnsi="Arial" w:cs="Arial"/>
        </w:rPr>
        <w:instrText xml:space="preserve"> ADDIN ZOTERO_ITEM CSL_CITATION {"citationID":"1WStYpfY","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FC50AD">
        <w:rPr>
          <w:rFonts w:ascii="Arial" w:hAnsi="Arial" w:cs="Arial"/>
        </w:rPr>
        <w:fldChar w:fldCharType="separate"/>
      </w:r>
      <w:r w:rsidR="005E58FF" w:rsidRPr="005E58FF">
        <w:rPr>
          <w:rFonts w:ascii="Arial" w:hAnsi="Arial" w:cs="Arial"/>
        </w:rPr>
        <w:t>[81]</w:t>
      </w:r>
      <w:r w:rsidR="001B2679" w:rsidRPr="00FC50AD">
        <w:rPr>
          <w:rFonts w:ascii="Arial" w:hAnsi="Arial" w:cs="Arial"/>
        </w:rPr>
        <w:fldChar w:fldCharType="end"/>
      </w:r>
      <w:r w:rsidR="001B2679" w:rsidRPr="00FC50AD">
        <w:rPr>
          <w:rFonts w:ascii="Arial" w:hAnsi="Arial" w:cs="Arial"/>
        </w:rPr>
        <w:t xml:space="preserve">. </w:t>
      </w:r>
    </w:p>
    <w:p w:rsidR="005E29A9" w:rsidRPr="00FC50AD" w:rsidRDefault="005E29A9" w:rsidP="00170648">
      <w:pPr>
        <w:rPr>
          <w:rFonts w:ascii="Arial" w:hAnsi="Arial" w:cs="Arial"/>
        </w:rPr>
      </w:pPr>
    </w:p>
    <w:p w:rsidR="00C76205" w:rsidRPr="00FC50AD" w:rsidRDefault="00036457" w:rsidP="00170648">
      <w:pPr>
        <w:rPr>
          <w:rFonts w:ascii="Arial" w:hAnsi="Arial" w:cs="Arial"/>
        </w:rPr>
      </w:pPr>
      <w:r w:rsidRPr="00FC50AD">
        <w:rPr>
          <w:rFonts w:ascii="Arial" w:hAnsi="Arial" w:cs="Arial"/>
        </w:rPr>
        <w:t>As of now</w:t>
      </w:r>
      <w:r w:rsidR="005E29A9" w:rsidRPr="00FC50AD">
        <w:rPr>
          <w:rFonts w:ascii="Arial" w:hAnsi="Arial" w:cs="Arial"/>
        </w:rPr>
        <w:t xml:space="preserve">, we have not examined the initial phase of HCF formation. We postulate that it begins with the formation of a </w:t>
      </w:r>
      <w:r w:rsidR="00CF1BB5" w:rsidRPr="00FC50AD">
        <w:rPr>
          <w:rFonts w:ascii="Arial" w:hAnsi="Arial" w:cs="Arial"/>
        </w:rPr>
        <w:t xml:space="preserve">upward curved </w:t>
      </w:r>
      <w:r w:rsidR="005E29A9" w:rsidRPr="00FC50AD">
        <w:rPr>
          <w:rFonts w:ascii="Arial" w:hAnsi="Arial" w:cs="Arial"/>
        </w:rPr>
        <w:t xml:space="preserve">graphitic onion. Our plan is to use high-resolution scanning electron microscopy to verify this hypothesis. Specifically, we will </w:t>
      </w:r>
      <w:r w:rsidR="00DE785E" w:rsidRPr="00FC50AD">
        <w:rPr>
          <w:rFonts w:ascii="Arial" w:hAnsi="Arial" w:cs="Arial"/>
        </w:rPr>
        <w:t>perform a series of</w:t>
      </w:r>
      <w:r w:rsidR="005E29A9" w:rsidRPr="00FC50AD">
        <w:rPr>
          <w:rFonts w:ascii="Arial" w:hAnsi="Arial" w:cs="Arial"/>
        </w:rPr>
        <w:t xml:space="preserve"> </w:t>
      </w:r>
      <w:r w:rsidR="00DE785E" w:rsidRPr="00FC50AD">
        <w:rPr>
          <w:rFonts w:ascii="Arial" w:hAnsi="Arial" w:cs="Arial"/>
        </w:rPr>
        <w:t xml:space="preserve">brief HCF growth experiments that terminate </w:t>
      </w:r>
      <w:r w:rsidRPr="00FC50AD">
        <w:rPr>
          <w:rFonts w:ascii="Arial" w:hAnsi="Arial" w:cs="Arial"/>
        </w:rPr>
        <w:t>at different points in the early formation</w:t>
      </w:r>
      <w:r w:rsidR="00DE785E" w:rsidRPr="00FC50AD">
        <w:rPr>
          <w:rFonts w:ascii="Arial" w:hAnsi="Arial" w:cs="Arial"/>
        </w:rPr>
        <w:t xml:space="preserve"> of HCF</w:t>
      </w:r>
      <w:r w:rsidR="005E29A9" w:rsidRPr="00FC50AD">
        <w:rPr>
          <w:rFonts w:ascii="Arial" w:hAnsi="Arial" w:cs="Arial"/>
        </w:rPr>
        <w:t xml:space="preserve">. </w:t>
      </w:r>
      <w:r w:rsidR="00C76205" w:rsidRPr="00FC50AD">
        <w:rPr>
          <w:rFonts w:ascii="Arial" w:hAnsi="Arial" w:cs="Arial"/>
        </w:rPr>
        <w:t>Our goals are to determine the size of the initial graphite platelets that form</w:t>
      </w:r>
      <w:r w:rsidR="00602B0F" w:rsidRPr="00FC50AD">
        <w:rPr>
          <w:rFonts w:ascii="Arial" w:hAnsi="Arial" w:cs="Arial"/>
        </w:rPr>
        <w:t xml:space="preserve"> the foundation of the HCF</w:t>
      </w:r>
      <w:r w:rsidR="00C76205" w:rsidRPr="00FC50AD">
        <w:rPr>
          <w:rFonts w:ascii="Arial" w:hAnsi="Arial" w:cs="Arial"/>
        </w:rPr>
        <w:t xml:space="preserve"> and measure their thickness as a function of boron doping (similarly with nitrogen</w:t>
      </w:r>
      <w:r w:rsidR="00A85A00" w:rsidRPr="00FC50AD">
        <w:rPr>
          <w:rFonts w:ascii="Arial" w:hAnsi="Arial" w:cs="Arial"/>
        </w:rPr>
        <w:t xml:space="preserve"> doping and co-doping</w:t>
      </w:r>
      <w:r w:rsidR="00C76205" w:rsidRPr="00FC50AD">
        <w:rPr>
          <w:rFonts w:ascii="Arial" w:hAnsi="Arial" w:cs="Arial"/>
        </w:rPr>
        <w:t xml:space="preserve">). This will allow us to correlate morphology with the D/G bonding ratio obtained from the Raman studies in III.1. </w:t>
      </w:r>
      <w:r w:rsidR="008647B9" w:rsidRPr="00FC50AD">
        <w:rPr>
          <w:rFonts w:ascii="Arial" w:hAnsi="Arial" w:cs="Arial"/>
        </w:rPr>
        <w:t xml:space="preserve">An alternative approach to short growths is to </w:t>
      </w:r>
      <w:r w:rsidR="003D7941" w:rsidRPr="00FC50AD">
        <w:rPr>
          <w:rFonts w:ascii="Arial" w:hAnsi="Arial" w:cs="Arial"/>
        </w:rPr>
        <w:t>abrade</w:t>
      </w:r>
      <w:r w:rsidR="008647B9" w:rsidRPr="00FC50AD">
        <w:rPr>
          <w:rFonts w:ascii="Arial" w:hAnsi="Arial" w:cs="Arial"/>
        </w:rPr>
        <w:t xml:space="preserve"> the surface after </w:t>
      </w:r>
      <w:r w:rsidR="00602B0F" w:rsidRPr="00FC50AD">
        <w:rPr>
          <w:rFonts w:ascii="Arial" w:hAnsi="Arial" w:cs="Arial"/>
        </w:rPr>
        <w:t xml:space="preserve">a regular </w:t>
      </w:r>
      <w:r w:rsidR="008647B9" w:rsidRPr="00FC50AD">
        <w:rPr>
          <w:rFonts w:ascii="Arial" w:hAnsi="Arial" w:cs="Arial"/>
        </w:rPr>
        <w:t xml:space="preserve">growth </w:t>
      </w:r>
      <w:r w:rsidR="00602B0F" w:rsidRPr="00FC50AD">
        <w:rPr>
          <w:rFonts w:ascii="Arial" w:hAnsi="Arial" w:cs="Arial"/>
        </w:rPr>
        <w:t xml:space="preserve">cycle </w:t>
      </w:r>
      <w:r w:rsidR="008647B9" w:rsidRPr="00FC50AD">
        <w:rPr>
          <w:rFonts w:ascii="Arial" w:hAnsi="Arial" w:cs="Arial"/>
        </w:rPr>
        <w:t xml:space="preserve">and look for the remnants of the bases of the HCF. </w:t>
      </w:r>
      <w:r w:rsidR="00FD4DD5" w:rsidRPr="00FC50AD">
        <w:rPr>
          <w:rFonts w:ascii="Arial" w:hAnsi="Arial" w:cs="Arial"/>
        </w:rPr>
        <w:t xml:space="preserve">Either approach will enable us to verify our model </w:t>
      </w:r>
      <w:r w:rsidR="00602B0F" w:rsidRPr="00FC50AD">
        <w:rPr>
          <w:rFonts w:ascii="Arial" w:hAnsi="Arial" w:cs="Arial"/>
        </w:rPr>
        <w:t xml:space="preserve">in Fig. 9(c) </w:t>
      </w:r>
      <w:r w:rsidR="00FD4DD5" w:rsidRPr="00FC50AD">
        <w:rPr>
          <w:rFonts w:ascii="Arial" w:hAnsi="Arial" w:cs="Arial"/>
        </w:rPr>
        <w:t>of HCF formation</w:t>
      </w:r>
      <w:r w:rsidR="002D52D9" w:rsidRPr="00FC50AD">
        <w:rPr>
          <w:rFonts w:ascii="Arial" w:hAnsi="Arial" w:cs="Arial"/>
        </w:rPr>
        <w:t xml:space="preserve">. </w:t>
      </w:r>
      <w:r w:rsidR="00602B0F" w:rsidRPr="00FC50AD">
        <w:rPr>
          <w:rFonts w:ascii="Arial" w:hAnsi="Arial" w:cs="Arial"/>
        </w:rPr>
        <w:t>In addition, it will enable</w:t>
      </w:r>
      <w:r w:rsidR="003D7941" w:rsidRPr="00FC50AD">
        <w:rPr>
          <w:rFonts w:ascii="Arial" w:hAnsi="Arial" w:cs="Arial"/>
        </w:rPr>
        <w:t xml:space="preserve"> us to verify our hypothesis that the concentration of boron dopant produces strain and the degree of strain dictates the curvature of the HCF </w:t>
      </w:r>
      <w:r w:rsidR="00602B0F" w:rsidRPr="00FC50AD">
        <w:rPr>
          <w:rFonts w:ascii="Arial" w:hAnsi="Arial" w:cs="Arial"/>
        </w:rPr>
        <w:t>during</w:t>
      </w:r>
      <w:r w:rsidR="003D7941" w:rsidRPr="00FC50AD">
        <w:rPr>
          <w:rFonts w:ascii="Arial" w:hAnsi="Arial" w:cs="Arial"/>
        </w:rPr>
        <w:t xml:space="preserve"> the initial stages of growth. Specifically, a higher concentration of boron produces the carbon eggs, which </w:t>
      </w:r>
      <w:r w:rsidR="003C48B3" w:rsidRPr="00FC50AD">
        <w:rPr>
          <w:rFonts w:ascii="Arial" w:hAnsi="Arial" w:cs="Arial"/>
        </w:rPr>
        <w:t>correlates with</w:t>
      </w:r>
      <w:r w:rsidR="003D7941" w:rsidRPr="00FC50AD">
        <w:rPr>
          <w:rFonts w:ascii="Arial" w:hAnsi="Arial" w:cs="Arial"/>
        </w:rPr>
        <w:t xml:space="preserve"> the wall thickness of the structures. </w:t>
      </w:r>
    </w:p>
    <w:p w:rsidR="00602B0F" w:rsidRPr="00FC50AD" w:rsidRDefault="00602B0F" w:rsidP="00170648">
      <w:pPr>
        <w:rPr>
          <w:rFonts w:ascii="Arial" w:hAnsi="Arial" w:cs="Arial"/>
        </w:rPr>
      </w:pPr>
    </w:p>
    <w:p w:rsidR="00355A6A" w:rsidRPr="00FC50AD" w:rsidRDefault="00974214" w:rsidP="00170648">
      <w:pPr>
        <w:rPr>
          <w:rFonts w:ascii="Arial" w:hAnsi="Arial" w:cs="Arial"/>
        </w:rPr>
      </w:pPr>
      <w:r w:rsidRPr="00FC50AD">
        <w:rPr>
          <w:rFonts w:ascii="Arial" w:hAnsi="Arial" w:cs="Arial"/>
        </w:rPr>
        <w:lastRenderedPageBreak/>
        <w:t xml:space="preserve">We plan to use transmission electron microscopy (TEM) to </w:t>
      </w:r>
      <w:r w:rsidR="00575DD4" w:rsidRPr="00FC50AD">
        <w:rPr>
          <w:rFonts w:ascii="Arial" w:hAnsi="Arial" w:cs="Arial"/>
        </w:rPr>
        <w:t>quantify</w:t>
      </w:r>
      <w:r w:rsidRPr="00FC50AD">
        <w:rPr>
          <w:rFonts w:ascii="Arial" w:hAnsi="Arial" w:cs="Arial"/>
        </w:rPr>
        <w:t xml:space="preserve"> the nanomorphology of the carbon structures, </w:t>
      </w:r>
      <w:r w:rsidR="00575DD4" w:rsidRPr="00FC50AD">
        <w:rPr>
          <w:rFonts w:ascii="Arial" w:hAnsi="Arial" w:cs="Arial"/>
        </w:rPr>
        <w:t xml:space="preserve">perform </w:t>
      </w:r>
      <w:r w:rsidRPr="00FC50AD">
        <w:rPr>
          <w:rFonts w:ascii="Arial" w:hAnsi="Arial" w:cs="Arial"/>
        </w:rPr>
        <w:t xml:space="preserve">dopant mapping, </w:t>
      </w:r>
      <w:r w:rsidR="00575DD4" w:rsidRPr="00FC50AD">
        <w:rPr>
          <w:rFonts w:ascii="Arial" w:hAnsi="Arial" w:cs="Arial"/>
        </w:rPr>
        <w:t xml:space="preserve">measure </w:t>
      </w:r>
      <w:r w:rsidRPr="00FC50AD">
        <w:rPr>
          <w:rFonts w:ascii="Arial" w:hAnsi="Arial" w:cs="Arial"/>
        </w:rPr>
        <w:t xml:space="preserve">wall thicknesses as a function of doping, and determine the structure of the </w:t>
      </w:r>
      <w:r w:rsidR="00C02695" w:rsidRPr="00FC50AD">
        <w:rPr>
          <w:rFonts w:ascii="Arial" w:hAnsi="Arial" w:cs="Arial"/>
        </w:rPr>
        <w:t xml:space="preserve">veil-like carbon sheets that form inside the carbon egg structures. </w:t>
      </w:r>
      <w:r w:rsidR="00C41A10" w:rsidRPr="00FC50AD">
        <w:rPr>
          <w:rFonts w:ascii="Arial" w:hAnsi="Arial" w:cs="Arial"/>
        </w:rPr>
        <w:t>In contrast to MWCNT, we don’t observe a pristine layers structure for the HCF. This is because of the crossover of graphite layers</w:t>
      </w:r>
      <w:r w:rsidR="007F3EFD" w:rsidRPr="00FC50AD">
        <w:rPr>
          <w:rFonts w:ascii="Arial" w:hAnsi="Arial" w:cs="Arial"/>
        </w:rPr>
        <w:t xml:space="preserve"> of the graphitic structure</w:t>
      </w:r>
      <w:r w:rsidR="00C41A10" w:rsidRPr="00FC50AD">
        <w:rPr>
          <w:rFonts w:ascii="Arial" w:hAnsi="Arial" w:cs="Arial"/>
        </w:rPr>
        <w:t xml:space="preserve">. Displayed in Figure 13 is as an expanded view of a section of the TEM image of a HCF in Fig. 7(a) that has been filtered in Photoshop to find edges. While it isn’t as clear in this document as it is in Photoshop, </w:t>
      </w:r>
      <w:r w:rsidR="0045591E" w:rsidRPr="00FC50AD">
        <w:rPr>
          <w:rFonts w:ascii="Arial" w:hAnsi="Arial" w:cs="Arial"/>
        </w:rPr>
        <w:t xml:space="preserve">the filtering algorithm </w:t>
      </w:r>
      <w:r w:rsidR="00C41A10" w:rsidRPr="00FC50AD">
        <w:rPr>
          <w:rFonts w:ascii="Arial" w:hAnsi="Arial" w:cs="Arial"/>
        </w:rPr>
        <w:t xml:space="preserve">nicely identifies bifurcations, crossovers and terminations of graphene layers in the HCF. </w:t>
      </w:r>
      <w:r w:rsidR="0045591E" w:rsidRPr="00FC50AD">
        <w:rPr>
          <w:rFonts w:ascii="Arial" w:hAnsi="Arial" w:cs="Arial"/>
        </w:rPr>
        <w:t xml:space="preserve">We hypothesize that statistical analysis of the number of bifurcations, crossovers, etc., </w:t>
      </w:r>
      <w:r w:rsidR="007F3EFD" w:rsidRPr="00FC50AD">
        <w:rPr>
          <w:rFonts w:ascii="Arial" w:hAnsi="Arial" w:cs="Arial"/>
        </w:rPr>
        <w:t>correlates</w:t>
      </w:r>
      <w:r w:rsidR="0045591E" w:rsidRPr="00FC50AD">
        <w:rPr>
          <w:rFonts w:ascii="Arial" w:hAnsi="Arial" w:cs="Arial"/>
        </w:rPr>
        <w:t xml:space="preserve"> with the ratio of D/G bonding. </w:t>
      </w:r>
      <w:r w:rsidR="007F3EFD" w:rsidRPr="00FC50AD">
        <w:rPr>
          <w:rFonts w:ascii="Arial" w:hAnsi="Arial" w:cs="Arial"/>
        </w:rPr>
        <w:t>We will use this methodology</w:t>
      </w:r>
      <w:r w:rsidR="004C4498" w:rsidRPr="00FC50AD">
        <w:rPr>
          <w:rFonts w:ascii="Arial" w:hAnsi="Arial" w:cs="Arial"/>
        </w:rPr>
        <w:t xml:space="preserve"> to statistically analyze the different morphologies produced and correlate them with the results of the spectroscopic studies in III.1 and the doping dependent experiments in III.2.</w:t>
      </w:r>
      <w:r w:rsidR="00BA3925" w:rsidRPr="00FC50AD">
        <w:rPr>
          <w:rFonts w:ascii="Arial" w:hAnsi="Arial" w:cs="Arial"/>
        </w:rPr>
        <w:t xml:space="preserve"> We will also analyze TEM electron diffraction patterns and rings as another method for correlating disorder within the structures. </w:t>
      </w:r>
      <w:r w:rsidR="008B7ED6" w:rsidRPr="00FC50AD">
        <w:rPr>
          <w:rFonts w:ascii="Arial" w:hAnsi="Arial" w:cs="Arial"/>
        </w:rPr>
        <w:t xml:space="preserve">We will also </w:t>
      </w:r>
      <w:r w:rsidR="007F3EFD" w:rsidRPr="00FC50AD">
        <w:rPr>
          <w:rFonts w:ascii="Arial" w:hAnsi="Arial" w:cs="Arial"/>
        </w:rPr>
        <w:t>employ</w:t>
      </w:r>
      <w:r w:rsidR="008B7ED6" w:rsidRPr="00FC50AD">
        <w:rPr>
          <w:rFonts w:ascii="Arial" w:hAnsi="Arial" w:cs="Arial"/>
        </w:rPr>
        <w:t xml:space="preserve"> energy dispersive spectroscopy (EDS) </w:t>
      </w:r>
      <w:r w:rsidR="007F3EFD" w:rsidRPr="00FC50AD">
        <w:rPr>
          <w:rFonts w:ascii="Arial" w:hAnsi="Arial" w:cs="Arial"/>
        </w:rPr>
        <w:t>mode of the</w:t>
      </w:r>
      <w:r w:rsidR="008B7ED6" w:rsidRPr="00FC50AD">
        <w:rPr>
          <w:rFonts w:ascii="Arial" w:hAnsi="Arial" w:cs="Arial"/>
        </w:rPr>
        <w:t xml:space="preserve"> TEM to map the distribution of dopants (B, N) within the HCF. </w:t>
      </w:r>
      <w:r w:rsidR="007F3EFD" w:rsidRPr="00FC50AD">
        <w:rPr>
          <w:rFonts w:ascii="Arial" w:hAnsi="Arial" w:cs="Arial"/>
        </w:rPr>
        <w:t>We recognize that t</w:t>
      </w:r>
      <w:r w:rsidR="00540CC4" w:rsidRPr="00FC50AD">
        <w:rPr>
          <w:rFonts w:ascii="Arial" w:hAnsi="Arial" w:cs="Arial"/>
        </w:rPr>
        <w:t xml:space="preserve">his may </w:t>
      </w:r>
      <w:r w:rsidR="007F3EFD" w:rsidRPr="00FC50AD">
        <w:rPr>
          <w:rFonts w:ascii="Arial" w:hAnsi="Arial" w:cs="Arial"/>
        </w:rPr>
        <w:t>be unsuccessful</w:t>
      </w:r>
      <w:r w:rsidR="00540CC4" w:rsidRPr="00FC50AD">
        <w:rPr>
          <w:rFonts w:ascii="Arial" w:hAnsi="Arial" w:cs="Arial"/>
        </w:rPr>
        <w:t xml:space="preserve"> given that EDS has difficulty distinguishing the light elements like B, C, and N from one another. At a minimum, we will attempt to correlate the concentration of dopants with the location of bifurcations, crossovers, etc. </w:t>
      </w:r>
      <w:r w:rsidR="00E276FB" w:rsidRPr="00FC50AD">
        <w:rPr>
          <w:rFonts w:ascii="Arial" w:hAnsi="Arial" w:cs="Arial"/>
        </w:rPr>
        <w:t xml:space="preserve">If successful, it should be possible to map strain within the structures and correlate this with the morphology. </w:t>
      </w:r>
      <w:r w:rsidR="004C4498" w:rsidRPr="00FC50AD">
        <w:rPr>
          <w:rFonts w:ascii="Arial" w:hAnsi="Arial" w:cs="Arial"/>
        </w:rPr>
        <w:t xml:space="preserve"> </w:t>
      </w:r>
    </w:p>
    <w:p w:rsidR="004C4498" w:rsidRPr="00FC50AD" w:rsidRDefault="004C4498" w:rsidP="00170648">
      <w:pPr>
        <w:rPr>
          <w:rFonts w:ascii="Arial" w:hAnsi="Arial" w:cs="Arial"/>
        </w:rPr>
      </w:pPr>
    </w:p>
    <w:p w:rsidR="00CF1BB5" w:rsidRPr="00FC50AD" w:rsidRDefault="00863498">
      <w:pPr>
        <w:rPr>
          <w:rFonts w:ascii="Arial" w:hAnsi="Arial" w:cs="Arial"/>
        </w:rPr>
      </w:pPr>
      <w:r w:rsidRPr="00FC50AD">
        <w:rPr>
          <w:rFonts w:ascii="Arial" w:hAnsi="Arial" w:cs="Arial"/>
          <w:noProof/>
        </w:rPr>
        <mc:AlternateContent>
          <mc:Choice Requires="wpg">
            <w:drawing>
              <wp:anchor distT="0" distB="0" distL="114300" distR="114300" simplePos="0" relativeHeight="251679744" behindDoc="0" locked="0" layoutInCell="1" allowOverlap="1">
                <wp:simplePos x="0" y="0"/>
                <wp:positionH relativeFrom="margin">
                  <wp:align>center</wp:align>
                </wp:positionH>
                <wp:positionV relativeFrom="paragraph">
                  <wp:posOffset>911975</wp:posOffset>
                </wp:positionV>
                <wp:extent cx="3640455" cy="28257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3640455" cy="2826327"/>
                          <a:chOff x="0" y="0"/>
                          <a:chExt cx="6203315" cy="4906457"/>
                        </a:xfrm>
                      </wpg:grpSpPr>
                      <wps:wsp>
                        <wps:cNvPr id="31" name="Text Box 2"/>
                        <wps:cNvSpPr txBox="1">
                          <a:spLocks noChangeArrowheads="1"/>
                        </wps:cNvSpPr>
                        <wps:spPr bwMode="auto">
                          <a:xfrm>
                            <a:off x="26064" y="4097048"/>
                            <a:ext cx="6090286" cy="809409"/>
                          </a:xfrm>
                          <a:prstGeom prst="rect">
                            <a:avLst/>
                          </a:prstGeom>
                          <a:solidFill>
                            <a:srgbClr val="FFFFFF"/>
                          </a:solidFill>
                          <a:ln w="9525">
                            <a:noFill/>
                            <a:miter lim="800000"/>
                            <a:headEnd/>
                            <a:tailEnd/>
                          </a:ln>
                        </wps:spPr>
                        <wps:txbx>
                          <w:txbxContent>
                            <w:p w:rsidR="000A4C93" w:rsidRDefault="000A4C93">
                              <w:r>
                                <w:t xml:space="preserve">Figure 13. An expanded section of the TEM of a HCF in Fig. 7(a) that has been filtered in Photoshop using the find edges algorithm. </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rot="5400000">
                            <a:off x="1042988" y="-1042988"/>
                            <a:ext cx="4117340" cy="62033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32" o:spid="_x0000_s1056" style="position:absolute;left:0;text-align:left;margin-left:0;margin-top:71.8pt;width:286.65pt;height:222.5pt;z-index:251679744;mso-position-horizontal:center;mso-position-horizontal-relative:margin;mso-position-vertical-relative:text;mso-width-relative:margin;mso-height-relative:margin" coordsize="62033,49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">
                <v:shape id="_x0000_s1057" type="#_x0000_t202" style="position:absolute;left:260;top:40970;width:60903;height:8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0A4C93" w:rsidRDefault="000A4C93">
                        <w:r>
                          <w:t xml:space="preserve">Figure 13. An expanded section of the TEM of a HCF in Fig. 7(a) that has been filtered in Photoshop using the find edges algorithm. </w:t>
                        </w:r>
                      </w:p>
                    </w:txbxContent>
                  </v:textbox>
                </v:shape>
                <v:shape id="Picture 30" o:spid="_x0000_s1058" type="#_x0000_t75" style="position:absolute;left:10430;top:-10430;width:41173;height:620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8" o:title=""/>
                  <v:path arrowok="t"/>
                </v:shape>
                <w10:wrap type="topAndBottom" anchorx="margin"/>
              </v:group>
            </w:pict>
          </mc:Fallback>
        </mc:AlternateContent>
      </w:r>
      <w:r w:rsidR="00263E06" w:rsidRPr="00FC50AD">
        <w:rPr>
          <w:rFonts w:ascii="Arial" w:hAnsi="Arial" w:cs="Arial"/>
        </w:rPr>
        <w:t>The last ‘design’ parameter is the choice and properties of the substrate upon which the HCF are grown</w:t>
      </w:r>
      <w:r w:rsidR="00BA3925" w:rsidRPr="00FC50AD">
        <w:rPr>
          <w:rFonts w:ascii="Arial" w:hAnsi="Arial" w:cs="Arial"/>
        </w:rPr>
        <w:t xml:space="preserve">. Rather than using the substrate as a template like Cu for graphene, we will use carbon substrates as a template </w:t>
      </w:r>
      <w:r w:rsidR="00263E06" w:rsidRPr="00FC50AD">
        <w:rPr>
          <w:rFonts w:ascii="Arial" w:hAnsi="Arial" w:cs="Arial"/>
        </w:rPr>
        <w:t>to preferentially favor</w:t>
      </w:r>
      <w:r w:rsidR="00BA3925" w:rsidRPr="00FC50AD">
        <w:rPr>
          <w:rFonts w:ascii="Arial" w:hAnsi="Arial" w:cs="Arial"/>
        </w:rPr>
        <w:t xml:space="preserve"> sp3 or sp2 bonding at the initial phase of HCF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5E58FF">
        <w:rPr>
          <w:rFonts w:ascii="Arial" w:hAnsi="Arial" w:cs="Arial"/>
        </w:rPr>
        <w:instrText xml:space="preserve"> ADDIN ZOTERO_ITEM CSL_CITATION {"citationID":"05hd8E1O","properties":{"formattedCitation":"[81]","plainCitation":"[81]","noteIndex":0},"citationItems":[{"id":"OVO6HTm5/BGoU6gDR","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E58FF" w:rsidRPr="005E58FF">
        <w:rPr>
          <w:rFonts w:ascii="Arial" w:hAnsi="Arial" w:cs="Arial"/>
        </w:rPr>
        <w:t>[81]</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r w:rsidR="00926E89" w:rsidRPr="00FC50AD">
        <w:rPr>
          <w:rFonts w:ascii="Arial" w:hAnsi="Arial" w:cs="Arial"/>
        </w:rPr>
        <w:t>HOPG</w:t>
      </w:r>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 xml:space="preserve">graphene on Cu foil (sp2) </w:t>
      </w:r>
      <w:r w:rsidR="00846C4F" w:rsidRPr="00FC50AD">
        <w:rPr>
          <w:rFonts w:ascii="Arial" w:hAnsi="Arial" w:cs="Arial"/>
        </w:rPr>
        <w:t xml:space="preserve">and CVD diamond thin membranes (sp3). For example, the sp3 of the diamond membrane may </w:t>
      </w:r>
      <w:r w:rsidR="00263E06" w:rsidRPr="00FC50AD">
        <w:rPr>
          <w:rFonts w:ascii="Arial" w:hAnsi="Arial" w:cs="Arial"/>
        </w:rPr>
        <w:t xml:space="preserve">produce more bonds to the carbon seed, thereby </w:t>
      </w:r>
      <w:r w:rsidR="00846C4F" w:rsidRPr="00FC50AD">
        <w:rPr>
          <w:rFonts w:ascii="Arial" w:hAnsi="Arial" w:cs="Arial"/>
        </w:rPr>
        <w:t>overpower</w:t>
      </w:r>
      <w:r w:rsidR="00263E06" w:rsidRPr="00FC50AD">
        <w:rPr>
          <w:rFonts w:ascii="Arial" w:hAnsi="Arial" w:cs="Arial"/>
        </w:rPr>
        <w:t>ing</w:t>
      </w:r>
      <w:r w:rsidR="00846C4F" w:rsidRPr="00FC50AD">
        <w:rPr>
          <w:rFonts w:ascii="Arial" w:hAnsi="Arial" w:cs="Arial"/>
        </w:rPr>
        <w:t xml:space="preserve"> the internal strain </w:t>
      </w:r>
      <w:r w:rsidR="00263E06" w:rsidRPr="00FC50AD">
        <w:rPr>
          <w:rFonts w:ascii="Arial" w:hAnsi="Arial" w:cs="Arial"/>
        </w:rPr>
        <w:t>and</w:t>
      </w:r>
      <w:r w:rsidR="00846C4F" w:rsidRPr="00FC50AD">
        <w:rPr>
          <w:rFonts w:ascii="Arial" w:hAnsi="Arial" w:cs="Arial"/>
        </w:rPr>
        <w:t xml:space="preserve"> </w:t>
      </w:r>
      <w:r w:rsidR="00263E06" w:rsidRPr="00FC50AD">
        <w:rPr>
          <w:rFonts w:ascii="Arial" w:hAnsi="Arial" w:cs="Arial"/>
        </w:rPr>
        <w:t xml:space="preserve">inhibiting HCF formation. Alternatively, diamond may increase the </w:t>
      </w:r>
      <w:r w:rsidR="00846C4F" w:rsidRPr="00FC50AD">
        <w:rPr>
          <w:rFonts w:ascii="Arial" w:hAnsi="Arial" w:cs="Arial"/>
        </w:rPr>
        <w:t xml:space="preserve">diameter of the </w:t>
      </w:r>
      <w:r w:rsidR="00263E06" w:rsidRPr="00FC50AD">
        <w:rPr>
          <w:rFonts w:ascii="Arial" w:hAnsi="Arial" w:cs="Arial"/>
        </w:rPr>
        <w:t xml:space="preserve">graphite seed, thereby reducing the </w:t>
      </w:r>
      <w:r w:rsidR="00846C4F" w:rsidRPr="00FC50AD">
        <w:rPr>
          <w:rFonts w:ascii="Arial" w:hAnsi="Arial" w:cs="Arial"/>
        </w:rPr>
        <w:t>curvature of the carbon seed</w:t>
      </w:r>
      <w:r w:rsidR="00263E06" w:rsidRPr="00FC50AD">
        <w:rPr>
          <w:rFonts w:ascii="Arial" w:hAnsi="Arial" w:cs="Arial"/>
        </w:rPr>
        <w:t xml:space="preserve"> and produce large diameter HCF</w:t>
      </w:r>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00263E06" w:rsidRPr="00FC50AD">
        <w:rPr>
          <w:rFonts w:ascii="Arial" w:hAnsi="Arial" w:cs="Arial"/>
        </w:rPr>
        <w:t xml:space="preserve">If this proves to be the case, the diameter of the HCF as a function of doping can be used to estimate the internal strain within the HCF. </w:t>
      </w:r>
      <w:r w:rsidR="00C9628C" w:rsidRPr="00FC50AD">
        <w:rPr>
          <w:rFonts w:ascii="Arial" w:hAnsi="Arial" w:cs="Arial"/>
        </w:rPr>
        <w:t xml:space="preserve">With sp3 bonding of amorphous carbon, we can expect </w:t>
      </w:r>
      <w:r w:rsidR="00263E06" w:rsidRPr="00FC50AD">
        <w:rPr>
          <w:rFonts w:ascii="Arial" w:hAnsi="Arial" w:cs="Arial"/>
        </w:rPr>
        <w:t xml:space="preserve">significantly </w:t>
      </w:r>
      <w:r w:rsidR="00C9628C" w:rsidRPr="00FC50AD">
        <w:rPr>
          <w:rFonts w:ascii="Arial" w:hAnsi="Arial" w:cs="Arial"/>
        </w:rPr>
        <w:t xml:space="preserve">more crosslinking of the seed (carbon onion) of the HCF to form bonds </w:t>
      </w:r>
      <w:r w:rsidR="00C9628C" w:rsidRPr="00FC50AD">
        <w:rPr>
          <w:rFonts w:ascii="Arial" w:hAnsi="Arial" w:cs="Arial"/>
        </w:rPr>
        <w:lastRenderedPageBreak/>
        <w:t>with the substrate</w:t>
      </w:r>
      <w:r w:rsidR="00263E06"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HOPG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00263E06" w:rsidRPr="00FC50AD">
        <w:rPr>
          <w:rFonts w:ascii="Arial" w:hAnsi="Arial" w:cs="Arial"/>
        </w:rPr>
        <w:t xml:space="preserve">graphitic </w:t>
      </w:r>
      <w:r w:rsidR="00082FF0" w:rsidRPr="00FC50AD">
        <w:rPr>
          <w:rFonts w:ascii="Arial" w:hAnsi="Arial" w:cs="Arial"/>
        </w:rPr>
        <w:t xml:space="preserve">seed dictates the overall diameter of the HCF, thereby producing different carbon </w:t>
      </w:r>
      <w:r w:rsidR="00CF1BB5" w:rsidRPr="00FC50AD">
        <w:rPr>
          <w:rFonts w:ascii="Arial" w:hAnsi="Arial" w:cs="Arial"/>
          <w:noProof/>
        </w:rPr>
        <mc:AlternateContent>
          <mc:Choice Requires="wps">
            <w:drawing>
              <wp:anchor distT="0" distB="0" distL="114300" distR="114300" simplePos="0" relativeHeight="251684864" behindDoc="0" locked="0" layoutInCell="1" allowOverlap="1">
                <wp:simplePos x="0" y="0"/>
                <wp:positionH relativeFrom="margin">
                  <wp:align>center</wp:align>
                </wp:positionH>
                <wp:positionV relativeFrom="paragraph">
                  <wp:posOffset>500380</wp:posOffset>
                </wp:positionV>
                <wp:extent cx="5474970" cy="441325"/>
                <wp:effectExtent l="0" t="0" r="0" b="0"/>
                <wp:wrapTopAndBottom/>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wps:txbx>
                      <wps:bodyPr rot="0" vert="horz" wrap="square" lIns="91440" tIns="45720" rIns="91440" bIns="45720" anchor="t" anchorCtr="0">
                        <a:spAutoFit/>
                      </wps:bodyPr>
                    </wps:wsp>
                  </a:graphicData>
                </a:graphic>
              </wp:anchor>
            </w:drawing>
          </mc:Choice>
          <mc:Fallback>
            <w:pict>
              <v:shape id="Text Box 2" o:spid="_x0000_s1059" type="#_x0000_t202" style="position:absolute;left:0;text-align:left;margin-left:0;margin-top:39.4pt;width:431.1pt;height:34.7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DQIwIAACQ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" stroked="f">
                <v:textbox style="mso-fit-shape-to-text:t">
                  <w:txbxContent>
                    <w:p w:rsidR="000A4C93" w:rsidRDefault="000A4C93">
                      <w:r w:rsidRPr="00C9628C">
                        <w:rPr>
                          <w:noProof/>
                        </w:rPr>
                        <w:drawing>
                          <wp:inline distT="0" distB="0" distL="0" distR="0">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r>
                        <w:t>Figure 14. A schematic representation of how the surface bonding of the substrate can affect the curvature of the HCF during the initial stage of formation.</w:t>
                      </w:r>
                    </w:p>
                  </w:txbxContent>
                </v:textbox>
                <w10:wrap type="topAndBottom" anchorx="margin"/>
              </v:shape>
            </w:pict>
          </mc:Fallback>
        </mc:AlternateContent>
      </w:r>
      <w:r w:rsidR="00082FF0" w:rsidRPr="00FC50AD">
        <w:rPr>
          <w:rFonts w:ascii="Arial" w:hAnsi="Arial" w:cs="Arial"/>
        </w:rPr>
        <w:t>morphologies.</w:t>
      </w:r>
    </w:p>
    <w:p w:rsidR="009C0532" w:rsidRPr="00FC50AD" w:rsidRDefault="009C0532">
      <w:pPr>
        <w:rPr>
          <w:rFonts w:ascii="Arial" w:hAnsi="Arial" w:cs="Arial"/>
        </w:rPr>
      </w:pPr>
    </w:p>
    <w:p w:rsidR="004C1A67" w:rsidRPr="00FC50AD" w:rsidRDefault="004C1A67" w:rsidP="00422ADF">
      <w:pPr>
        <w:spacing w:after="80"/>
        <w:ind w:firstLine="270"/>
        <w:rPr>
          <w:rFonts w:ascii="Arial" w:hAnsi="Arial" w:cs="Arial"/>
          <w:b/>
        </w:rPr>
      </w:pPr>
      <w:r w:rsidRPr="00FC50AD">
        <w:rPr>
          <w:rFonts w:ascii="Arial" w:hAnsi="Arial" w:cs="Arial"/>
          <w:b/>
        </w:rPr>
        <w:t xml:space="preserve">IV. Project Management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 and applications. His work has primarily been in the area of 1D nanostructures (boron carbide, silica carbide, gallium nitride, silica, etc.)</w:t>
      </w:r>
      <w:r w:rsidR="00B06734" w:rsidRPr="00FC50AD">
        <w:rPr>
          <w:rFonts w:ascii="Arial" w:hAnsi="Arial" w:cs="Arial"/>
        </w:rPr>
        <w:t>, surface science, catalysis and sensors</w:t>
      </w:r>
      <w:r w:rsidR="00E708B9" w:rsidRPr="00FC50AD">
        <w:rPr>
          <w:rFonts w:ascii="Arial" w:hAnsi="Arial" w:cs="Arial"/>
        </w:rPr>
        <w:t xml:space="preserve">. In addition, he has worked with carbon-based materials, such as boron carbide and GUITAR (which he helped to develop). He has managed numerous large research grants from the NSF, DoD and the W.M. Keck Foundation. </w:t>
      </w:r>
      <w:r w:rsidR="00551A29" w:rsidRPr="00FC50AD">
        <w:rPr>
          <w:rFonts w:ascii="Arial" w:hAnsi="Arial" w:cs="Arial"/>
        </w:rPr>
        <w:t>In addition to Dr. McIlroy, the research team will consist of a postdoc, a graduate</w:t>
      </w:r>
      <w:r w:rsidR="00EA254A" w:rsidRPr="00FC50AD">
        <w:rPr>
          <w:rFonts w:ascii="Arial" w:hAnsi="Arial" w:cs="Arial"/>
        </w:rPr>
        <w:t xml:space="preserve"> student, and an undergraduate. The postdoc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 xml:space="preserve">While for the most part the different components of the project will run in parallel, the boron doping of HCF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HCF morphology. During the third year, </w:t>
      </w:r>
      <w:r w:rsidR="006A114C" w:rsidRPr="00FC50AD">
        <w:rPr>
          <w:rFonts w:ascii="Arial" w:hAnsi="Arial" w:cs="Arial"/>
        </w:rPr>
        <w:t>the impact of substrate morphology on HCF will be the top priority.</w:t>
      </w:r>
    </w:p>
    <w:p w:rsidR="00181EA3" w:rsidRPr="00FC50AD" w:rsidRDefault="00181EA3" w:rsidP="00422ADF">
      <w:pPr>
        <w:ind w:left="270"/>
        <w:rPr>
          <w:rFonts w:ascii="Arial" w:hAnsi="Arial" w:cs="Arial"/>
          <w:b/>
        </w:rPr>
      </w:pPr>
    </w:p>
    <w:p w:rsidR="004C1A67" w:rsidRPr="00FC50AD" w:rsidRDefault="004C1A67" w:rsidP="00422ADF">
      <w:pPr>
        <w:ind w:left="270"/>
        <w:rPr>
          <w:rFonts w:ascii="Arial" w:hAnsi="Arial" w:cs="Arial"/>
          <w:b/>
        </w:rPr>
      </w:pPr>
      <w:r w:rsidRPr="00FC50AD">
        <w:rPr>
          <w:rFonts w:ascii="Arial" w:hAnsi="Arial" w:cs="Arial"/>
          <w:b/>
        </w:rPr>
        <w:t xml:space="preserve">V. 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 xml:space="preserve">This project will provide young scientists with a broader scope of training and infuse them with a culture of interdisciplinary training. The graduate students on the project will work on materials preparation, measurement and modeling. In today’s scientific landscape, a young scientist needs to have a much larger toolbox in order to be successful. Combining experimental and modeling expertise will produce scientists with the skills to tackle all aspects of a project. This gives them a much deeper understanding of the problem and better problem solving skills. The graduate students will also serve as the point of contact for the undergraduates that will work on the project. Both will learn how to work as a team and how to be effective communicators. In addition, they will learn project management skills. As we well know, scientists are project managers, yet we don’t emphasize this skill to students. We will emphasize this in weekly group meetings. </w:t>
      </w:r>
      <w:r w:rsidRPr="00FC50AD">
        <w:rPr>
          <w:rFonts w:ascii="Arial" w:hAnsi="Arial" w:cs="Arial"/>
          <w:spacing w:val="4"/>
        </w:rPr>
        <w:t xml:space="preserve">We will coordinate graduate student recruitment through the OSU’s Student Services unit and the College of Graduate Studies.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w:t>
      </w:r>
      <w:r w:rsidRPr="00FC50AD">
        <w:rPr>
          <w:rFonts w:ascii="Arial" w:hAnsi="Arial" w:cs="Arial"/>
          <w:spacing w:val="4"/>
        </w:rPr>
        <w:lastRenderedPageBreak/>
        <w:t xml:space="preserve">McNair Scholars online database. </w:t>
      </w:r>
      <w:r w:rsidR="00B06734" w:rsidRPr="00FC50AD">
        <w:rPr>
          <w:rFonts w:ascii="Arial" w:hAnsi="Arial" w:cs="Arial"/>
          <w:spacing w:val="4"/>
        </w:rPr>
        <w:t>In addition, the department provides travel funds to students to attend scientific meetings sponsored by NSHP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REU program that has successfully recruited students of Hispanic and Native American origins. Students in the REU program will be afforded the opportunity to work on this project.</w:t>
      </w:r>
      <w:r w:rsidR="0048399E" w:rsidRPr="00FC50AD">
        <w:rPr>
          <w:rFonts w:ascii="Arial" w:hAnsi="Arial" w:cs="Arial"/>
        </w:rPr>
        <w:t xml:space="preserve"> In addition, Dr. McIlroy’s undergraduates (OSU and REU)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a research that utilizes Raman to visiting a lab to perform a measurement. The student will have the opportunity to assist on other projects. While this project will be their primary focus, in our lab we assist one another on projects and therefore learn about the others research. For example, the student on this project will provide GUITAR and HCF samples to research collaborators that are working on applications, such as Li ion batteries. Furthermore, they will learn to produce materials, characterize them with a variety of spectroscopic and microscopic tools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XRD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FC50AD" w:rsidRDefault="004C1A67" w:rsidP="00CD6B00">
      <w:pPr>
        <w:ind w:left="270"/>
        <w:rPr>
          <w:rFonts w:ascii="Arial" w:hAnsi="Arial" w:cs="Arial"/>
          <w:b/>
        </w:rPr>
      </w:pPr>
      <w:r w:rsidRPr="00FC50AD">
        <w:rPr>
          <w:rFonts w:ascii="Arial" w:hAnsi="Arial" w:cs="Arial"/>
          <w:b/>
        </w:rPr>
        <w:t>V</w:t>
      </w:r>
      <w:r w:rsidR="00CD6B00" w:rsidRPr="00FC50AD">
        <w:rPr>
          <w:rFonts w:ascii="Arial" w:hAnsi="Arial" w:cs="Arial"/>
          <w:b/>
        </w:rPr>
        <w:t>I</w:t>
      </w:r>
      <w:r w:rsidRPr="00FC50AD">
        <w:rPr>
          <w:rFonts w:ascii="Arial" w:hAnsi="Arial" w:cs="Arial"/>
          <w:b/>
        </w:rPr>
        <w:t xml:space="preserve">. 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 xml:space="preserve">with my personal philosophy of hands on learning. SMO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In addition, they can participate on school holiday activities, such as Tinkerfest, Chemistry Day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Pr="00FC50AD">
        <w:rPr>
          <w:rFonts w:ascii="Arial" w:hAnsi="Arial" w:cs="Arial"/>
        </w:rPr>
        <w:t xml:space="preserve"> grade kids. In advance, we will give them a Think-Tank topic, such as ‘How to make an artificial brain?’ We will break the kids into groups overseen by our students, where they will discuss the topic, have some hands 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to effectively</w:t>
      </w:r>
      <w:r w:rsidRPr="00FC50AD">
        <w:rPr>
          <w:rFonts w:ascii="Arial" w:hAnsi="Arial" w:cs="Arial"/>
        </w:rPr>
        <w:t xml:space="preserve"> </w:t>
      </w:r>
      <w:r w:rsidRPr="00FC50AD">
        <w:rPr>
          <w:rFonts w:ascii="Arial" w:hAnsi="Arial" w:cs="Arial"/>
        </w:rPr>
        <w:lastRenderedPageBreak/>
        <w:t xml:space="preserve">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4C1A67" w:rsidRPr="00FC50AD" w:rsidRDefault="00CB255E" w:rsidP="004C1A67">
      <w:pPr>
        <w:rPr>
          <w:rFonts w:ascii="Arial" w:eastAsia="Calibri" w:hAnsi="Arial" w:cs="Arial"/>
          <w:spacing w:val="4"/>
        </w:rPr>
      </w:pPr>
      <w:r w:rsidRPr="00FC50AD">
        <w:rPr>
          <w:rFonts w:ascii="Arial" w:eastAsia="Calibri" w:hAnsi="Arial" w:cs="Arial"/>
          <w:b/>
          <w:spacing w:val="4"/>
        </w:rPr>
        <w:t>V</w:t>
      </w:r>
      <w:r w:rsidR="004C1A67" w:rsidRPr="00FC50AD">
        <w:rPr>
          <w:rFonts w:ascii="Arial" w:eastAsia="Calibri" w:hAnsi="Arial" w:cs="Arial"/>
          <w:b/>
          <w:spacing w:val="4"/>
        </w:rPr>
        <w:t>I</w:t>
      </w:r>
      <w:r w:rsidR="00CD6B00" w:rsidRPr="00FC50AD">
        <w:rPr>
          <w:rFonts w:ascii="Arial" w:eastAsia="Calibri" w:hAnsi="Arial" w:cs="Arial"/>
          <w:b/>
          <w:spacing w:val="4"/>
        </w:rPr>
        <w:t>I</w:t>
      </w:r>
      <w:r w:rsidR="004C1A67" w:rsidRPr="00FC50AD">
        <w:rPr>
          <w:rFonts w:ascii="Arial" w:eastAsia="Calibri" w:hAnsi="Arial" w:cs="Arial"/>
          <w:b/>
          <w:spacing w:val="4"/>
        </w:rPr>
        <w:t xml:space="preserve">. Dissemination of Results: </w:t>
      </w:r>
      <w:r w:rsidR="004C1A67" w:rsidRPr="00FC50AD">
        <w:rPr>
          <w:rFonts w:ascii="Arial" w:eastAsia="Calibri" w:hAnsi="Arial" w:cs="Arial"/>
          <w:spacing w:val="4"/>
        </w:rPr>
        <w:t xml:space="preserve">Educational and research findings will be disseminated in peer-reviewed journals, through presentations/poster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FC50AD" w:rsidRDefault="00CB255E" w:rsidP="004C1A67">
      <w:pPr>
        <w:rPr>
          <w:rFonts w:ascii="Arial" w:hAnsi="Arial" w:cs="Arial"/>
          <w:b/>
        </w:rPr>
      </w:pPr>
      <w:r w:rsidRPr="00FC50AD">
        <w:rPr>
          <w:rFonts w:ascii="Arial" w:hAnsi="Arial" w:cs="Arial"/>
          <w:b/>
        </w:rPr>
        <w:t>VIII</w:t>
      </w:r>
      <w:r w:rsidR="004C1A67" w:rsidRPr="00FC50AD">
        <w:rPr>
          <w:rFonts w:ascii="Arial" w:hAnsi="Arial" w:cs="Arial"/>
          <w:b/>
        </w:rPr>
        <w:t xml:space="preserve">. </w:t>
      </w:r>
      <w:r w:rsidR="00181EA3" w:rsidRPr="00FC50AD">
        <w:rPr>
          <w:rFonts w:ascii="Arial" w:hAnsi="Arial" w:cs="Arial"/>
          <w:b/>
        </w:rPr>
        <w:t>Report on p</w:t>
      </w:r>
      <w:r w:rsidR="004C1A67" w:rsidRPr="00FC50AD">
        <w:rPr>
          <w:rFonts w:ascii="Arial" w:hAnsi="Arial" w:cs="Arial"/>
          <w:b/>
        </w:rPr>
        <w:t>rior NSF Support (N/A)</w:t>
      </w:r>
    </w:p>
    <w:p w:rsidR="00CD6B00" w:rsidRPr="00FC50AD" w:rsidRDefault="00CD6B00" w:rsidP="004C1A67">
      <w:pPr>
        <w:spacing w:after="120"/>
        <w:rPr>
          <w:rFonts w:ascii="Arial" w:hAnsi="Arial" w:cs="Arial"/>
          <w:b/>
          <w:i/>
        </w:rPr>
      </w:pPr>
    </w:p>
    <w:p w:rsidR="004C1A67" w:rsidRPr="00FC50AD" w:rsidRDefault="00D65BEF" w:rsidP="004C1A67">
      <w:pPr>
        <w:spacing w:after="120"/>
        <w:rPr>
          <w:rFonts w:ascii="Arial" w:hAnsi="Arial" w:cs="Arial"/>
        </w:rPr>
      </w:pPr>
      <w:r w:rsidRPr="00FC50AD">
        <w:rPr>
          <w:rFonts w:ascii="Arial" w:hAnsi="Arial" w:cs="Arial"/>
          <w:b/>
        </w:rPr>
        <w:t xml:space="preserve">IX. </w:t>
      </w:r>
      <w:r w:rsidR="004C1A67" w:rsidRPr="00FC50AD">
        <w:rPr>
          <w:rFonts w:ascii="Arial" w:hAnsi="Arial" w:cs="Arial"/>
          <w:b/>
        </w:rPr>
        <w:t>Broader Impacts:</w:t>
      </w:r>
      <w:r w:rsidR="004C1A67" w:rsidRPr="00FC50AD">
        <w:rPr>
          <w:rFonts w:ascii="Arial" w:hAnsi="Arial" w:cs="Arial"/>
          <w:b/>
          <w:i/>
        </w:rPr>
        <w:t xml:space="preserve"> </w:t>
      </w:r>
      <w:r w:rsidR="006248D6" w:rsidRPr="00FC50AD">
        <w:rPr>
          <w:rFonts w:ascii="Arial" w:hAnsi="Arial" w:cs="Arial"/>
        </w:rPr>
        <w:t>Carbon is a foundational material utilized in an immeasurable number of ways to improve the quality of human life.</w:t>
      </w:r>
      <w:r w:rsidR="004C1A67" w:rsidRPr="00FC50AD">
        <w:rPr>
          <w:rFonts w:ascii="Arial" w:hAnsi="Arial" w:cs="Arial"/>
        </w:rPr>
        <w:t xml:space="preserve"> </w:t>
      </w:r>
      <w:r w:rsidR="006248D6" w:rsidRPr="00FC50AD">
        <w:rPr>
          <w:rFonts w:ascii="Arial" w:hAnsi="Arial" w:cs="Arial"/>
        </w:rPr>
        <w:t>Developing advanced forms of carbon has led to lightweight carbon fiber composites, filtration systems, carbon for energy applications, etc.</w:t>
      </w:r>
      <w:r w:rsidR="004C1A67" w:rsidRPr="00FC50AD">
        <w:rPr>
          <w:rFonts w:ascii="Arial" w:hAnsi="Arial" w:cs="Arial"/>
        </w:rPr>
        <w:t xml:space="preserve"> </w:t>
      </w:r>
      <w:r w:rsidR="006248D6" w:rsidRPr="00FC50AD">
        <w:rPr>
          <w:rFonts w:ascii="Arial" w:hAnsi="Arial" w:cs="Arial"/>
        </w:rPr>
        <w:t>The success of this program will be the ability to produce new morphologies of carbon that are affordable and capable of outperforming existing carbons</w:t>
      </w:r>
      <w:r w:rsidR="004C1A67" w:rsidRPr="00FC50AD">
        <w:rPr>
          <w:rFonts w:ascii="Arial" w:hAnsi="Arial" w:cs="Arial"/>
        </w:rPr>
        <w:t xml:space="preserve">. </w:t>
      </w:r>
      <w:r w:rsidR="006248D6" w:rsidRPr="00FC50AD">
        <w:rPr>
          <w:rFonts w:ascii="Arial" w:hAnsi="Arial" w:cs="Arial"/>
        </w:rPr>
        <w:t>This will lead to superior battery technology, supercapacitors, filtration systems, waste remediation systems, and the list goes on. While carbon materials alone cannot solve every problem, superior carbon will facilitate new technology that is otherwise unattainable.</w:t>
      </w:r>
    </w:p>
    <w:p w:rsidR="004C1A67" w:rsidRPr="00FC50AD" w:rsidRDefault="004C1A67" w:rsidP="004C1A67">
      <w:pPr>
        <w:rPr>
          <w:rFonts w:ascii="Arial" w:hAnsi="Arial" w:cs="Arial"/>
        </w:rPr>
      </w:pPr>
    </w:p>
    <w:p w:rsidR="00D65BEF" w:rsidRPr="00FC50AD" w:rsidRDefault="00D65BEF" w:rsidP="00D65BEF">
      <w:pPr>
        <w:spacing w:after="120"/>
        <w:rPr>
          <w:rFonts w:ascii="Arial" w:hAnsi="Arial" w:cs="Arial"/>
        </w:rPr>
      </w:pPr>
      <w:r w:rsidRPr="00FC50AD">
        <w:rPr>
          <w:rFonts w:ascii="Arial" w:hAnsi="Arial" w:cs="Arial"/>
          <w:b/>
        </w:rPr>
        <w:t>X. Intellectual Merit:</w:t>
      </w:r>
      <w:r w:rsidRPr="00FC50AD">
        <w:rPr>
          <w:rFonts w:ascii="Arial" w:hAnsi="Arial" w:cs="Arial"/>
        </w:rPr>
        <w:t xml:space="preserve"> The project proposes to exploit carbon bonds, namely sp2 and sp3 bonding, as a tool for sculpting its morphology.  Specifically, that judicious control of dopants is a way to meter the ratio of sp2/sp3 bonding in carbon, thereby controlling the internalized strain to create new carbon morphologies. Furthermore, the project will demonstrate that the conformation of the boron precursor can imprint itself onto the morphology on the carbon produced. In effect, dopants and precursor conformation are tools to manipulate carbon bonding, introduce strain, and create carbon morphologies in a controlled and predictable manner. </w:t>
      </w:r>
    </w:p>
    <w:p w:rsidR="009C0532" w:rsidRPr="00FC50AD" w:rsidRDefault="009C0532">
      <w:pPr>
        <w:rPr>
          <w:rFonts w:ascii="Arial" w:hAnsi="Arial" w:cs="Arial"/>
        </w:rPr>
      </w:pPr>
    </w:p>
    <w:sectPr w:rsidR="009C0532" w:rsidRPr="00FC50AD">
      <w:footerReference w:type="defaul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118E" w:rsidRDefault="00B1118E" w:rsidP="0061125A">
      <w:r>
        <w:separator/>
      </w:r>
    </w:p>
  </w:endnote>
  <w:endnote w:type="continuationSeparator" w:id="0">
    <w:p w:rsidR="00B1118E" w:rsidRDefault="00B1118E"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0A4C93" w:rsidRDefault="000A4C93">
        <w:pPr>
          <w:pStyle w:val="Footer"/>
          <w:jc w:val="center"/>
        </w:pPr>
        <w:r>
          <w:fldChar w:fldCharType="begin"/>
        </w:r>
        <w:r>
          <w:instrText xml:space="preserve"> PAGE   \* MERGEFORMAT </w:instrText>
        </w:r>
        <w:r>
          <w:fldChar w:fldCharType="separate"/>
        </w:r>
        <w:r w:rsidR="002B0461">
          <w:rPr>
            <w:noProof/>
          </w:rPr>
          <w:t>9</w:t>
        </w:r>
        <w:r>
          <w:rPr>
            <w:noProof/>
          </w:rPr>
          <w:fldChar w:fldCharType="end"/>
        </w:r>
      </w:p>
    </w:sdtContent>
  </w:sdt>
  <w:p w:rsidR="000A4C93" w:rsidRDefault="000A4C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118E" w:rsidRDefault="00B1118E" w:rsidP="0061125A">
      <w:r>
        <w:separator/>
      </w:r>
    </w:p>
  </w:footnote>
  <w:footnote w:type="continuationSeparator" w:id="0">
    <w:p w:rsidR="00B1118E" w:rsidRDefault="00B1118E"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60E36"/>
    <w:multiLevelType w:val="hybridMultilevel"/>
    <w:tmpl w:val="8C5E5B88"/>
    <w:lvl w:ilvl="0" w:tplc="237214C0">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122B0"/>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5"/>
  </w:num>
  <w:num w:numId="5">
    <w:abstractNumId w:val="1"/>
  </w:num>
  <w:num w:numId="6">
    <w:abstractNumId w:val="8"/>
  </w:num>
  <w:num w:numId="7">
    <w:abstractNumId w:val="2"/>
  </w:num>
  <w:num w:numId="8">
    <w:abstractNumId w:val="7"/>
  </w:num>
  <w:num w:numId="9">
    <w:abstractNumId w:val="10"/>
  </w:num>
  <w:num w:numId="10">
    <w:abstractNumId w:val="3"/>
  </w:num>
  <w:num w:numId="11">
    <w:abstractNumId w:val="0"/>
  </w:num>
  <w:num w:numId="12">
    <w:abstractNumId w:val="0"/>
  </w:num>
  <w:num w:numId="13">
    <w:abstractNumId w:val="4"/>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NK0FAFev+6stAAAA"/>
  </w:docVars>
  <w:rsids>
    <w:rsidRoot w:val="00052C88"/>
    <w:rsid w:val="00002342"/>
    <w:rsid w:val="00006D2F"/>
    <w:rsid w:val="0000754A"/>
    <w:rsid w:val="0001009A"/>
    <w:rsid w:val="00012BCE"/>
    <w:rsid w:val="00014DA6"/>
    <w:rsid w:val="00015AA9"/>
    <w:rsid w:val="0002055A"/>
    <w:rsid w:val="000209C4"/>
    <w:rsid w:val="00021AFC"/>
    <w:rsid w:val="00022F2B"/>
    <w:rsid w:val="0002333C"/>
    <w:rsid w:val="00024145"/>
    <w:rsid w:val="000276D8"/>
    <w:rsid w:val="00036187"/>
    <w:rsid w:val="00036457"/>
    <w:rsid w:val="000376B8"/>
    <w:rsid w:val="00037870"/>
    <w:rsid w:val="00040EF9"/>
    <w:rsid w:val="000453BA"/>
    <w:rsid w:val="00047514"/>
    <w:rsid w:val="00051CD0"/>
    <w:rsid w:val="000523B4"/>
    <w:rsid w:val="00052B2A"/>
    <w:rsid w:val="00052C88"/>
    <w:rsid w:val="00057998"/>
    <w:rsid w:val="00062713"/>
    <w:rsid w:val="0006325D"/>
    <w:rsid w:val="00063938"/>
    <w:rsid w:val="00066DA5"/>
    <w:rsid w:val="000721EB"/>
    <w:rsid w:val="00073322"/>
    <w:rsid w:val="00077B5B"/>
    <w:rsid w:val="00082FF0"/>
    <w:rsid w:val="000864B0"/>
    <w:rsid w:val="00086957"/>
    <w:rsid w:val="00097D2C"/>
    <w:rsid w:val="000A3C62"/>
    <w:rsid w:val="000A4C93"/>
    <w:rsid w:val="000A55AC"/>
    <w:rsid w:val="000A7C0B"/>
    <w:rsid w:val="000B71FE"/>
    <w:rsid w:val="000C455E"/>
    <w:rsid w:val="000D042F"/>
    <w:rsid w:val="000D7143"/>
    <w:rsid w:val="000F3095"/>
    <w:rsid w:val="000F70DB"/>
    <w:rsid w:val="001016EE"/>
    <w:rsid w:val="00102C8E"/>
    <w:rsid w:val="00104F4C"/>
    <w:rsid w:val="001070E7"/>
    <w:rsid w:val="001076F6"/>
    <w:rsid w:val="00113888"/>
    <w:rsid w:val="00117EE1"/>
    <w:rsid w:val="00117F1B"/>
    <w:rsid w:val="0012247D"/>
    <w:rsid w:val="00125B5C"/>
    <w:rsid w:val="00127713"/>
    <w:rsid w:val="00133006"/>
    <w:rsid w:val="0013359A"/>
    <w:rsid w:val="001368DE"/>
    <w:rsid w:val="00150E43"/>
    <w:rsid w:val="001579A9"/>
    <w:rsid w:val="001621FC"/>
    <w:rsid w:val="00162B28"/>
    <w:rsid w:val="00164FF0"/>
    <w:rsid w:val="00170648"/>
    <w:rsid w:val="00172FA0"/>
    <w:rsid w:val="00176F9B"/>
    <w:rsid w:val="00180947"/>
    <w:rsid w:val="00181042"/>
    <w:rsid w:val="00181EA3"/>
    <w:rsid w:val="00183FC5"/>
    <w:rsid w:val="00193431"/>
    <w:rsid w:val="001A039C"/>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58DD"/>
    <w:rsid w:val="001D601B"/>
    <w:rsid w:val="001E241A"/>
    <w:rsid w:val="001F438B"/>
    <w:rsid w:val="001F4646"/>
    <w:rsid w:val="001F5194"/>
    <w:rsid w:val="001F79D3"/>
    <w:rsid w:val="002038C2"/>
    <w:rsid w:val="0021278B"/>
    <w:rsid w:val="00213302"/>
    <w:rsid w:val="00214278"/>
    <w:rsid w:val="00214CBA"/>
    <w:rsid w:val="00216787"/>
    <w:rsid w:val="00220857"/>
    <w:rsid w:val="00224C28"/>
    <w:rsid w:val="002267D4"/>
    <w:rsid w:val="00227E13"/>
    <w:rsid w:val="0023019E"/>
    <w:rsid w:val="00231493"/>
    <w:rsid w:val="00233AE2"/>
    <w:rsid w:val="00233E3C"/>
    <w:rsid w:val="0024061B"/>
    <w:rsid w:val="00244205"/>
    <w:rsid w:val="002462CC"/>
    <w:rsid w:val="0025131B"/>
    <w:rsid w:val="00257175"/>
    <w:rsid w:val="00263E06"/>
    <w:rsid w:val="00263E46"/>
    <w:rsid w:val="00267BBB"/>
    <w:rsid w:val="00271B4D"/>
    <w:rsid w:val="002725E9"/>
    <w:rsid w:val="00275BBB"/>
    <w:rsid w:val="00277690"/>
    <w:rsid w:val="00280D2C"/>
    <w:rsid w:val="00282730"/>
    <w:rsid w:val="002855E7"/>
    <w:rsid w:val="002865C0"/>
    <w:rsid w:val="00287B3B"/>
    <w:rsid w:val="00293C53"/>
    <w:rsid w:val="0029718F"/>
    <w:rsid w:val="002A0682"/>
    <w:rsid w:val="002A504A"/>
    <w:rsid w:val="002B0461"/>
    <w:rsid w:val="002B26C3"/>
    <w:rsid w:val="002B3514"/>
    <w:rsid w:val="002C234D"/>
    <w:rsid w:val="002C2A7C"/>
    <w:rsid w:val="002C2A9E"/>
    <w:rsid w:val="002C2E9D"/>
    <w:rsid w:val="002C6A84"/>
    <w:rsid w:val="002C6C8E"/>
    <w:rsid w:val="002D1D39"/>
    <w:rsid w:val="002D52D9"/>
    <w:rsid w:val="002E1881"/>
    <w:rsid w:val="002F6BD1"/>
    <w:rsid w:val="002F7096"/>
    <w:rsid w:val="002F7FBE"/>
    <w:rsid w:val="00301744"/>
    <w:rsid w:val="003040B1"/>
    <w:rsid w:val="00304FA2"/>
    <w:rsid w:val="003119FB"/>
    <w:rsid w:val="00312DFB"/>
    <w:rsid w:val="00315713"/>
    <w:rsid w:val="00325E90"/>
    <w:rsid w:val="0032604C"/>
    <w:rsid w:val="00327D8C"/>
    <w:rsid w:val="003316EE"/>
    <w:rsid w:val="00337907"/>
    <w:rsid w:val="00352BEC"/>
    <w:rsid w:val="00355A6A"/>
    <w:rsid w:val="00357F81"/>
    <w:rsid w:val="003624DE"/>
    <w:rsid w:val="0037298E"/>
    <w:rsid w:val="00374E0B"/>
    <w:rsid w:val="003770DD"/>
    <w:rsid w:val="00377DCA"/>
    <w:rsid w:val="00382E13"/>
    <w:rsid w:val="00383DE7"/>
    <w:rsid w:val="003868FE"/>
    <w:rsid w:val="0039792E"/>
    <w:rsid w:val="003A343F"/>
    <w:rsid w:val="003A43DC"/>
    <w:rsid w:val="003A6687"/>
    <w:rsid w:val="003B12FE"/>
    <w:rsid w:val="003C1A6B"/>
    <w:rsid w:val="003C48B3"/>
    <w:rsid w:val="003C6C1C"/>
    <w:rsid w:val="003D4933"/>
    <w:rsid w:val="003D5F0C"/>
    <w:rsid w:val="003D7941"/>
    <w:rsid w:val="003D7DA0"/>
    <w:rsid w:val="003E2949"/>
    <w:rsid w:val="003F0469"/>
    <w:rsid w:val="003F0DD0"/>
    <w:rsid w:val="003F6D0C"/>
    <w:rsid w:val="003F782D"/>
    <w:rsid w:val="004110A4"/>
    <w:rsid w:val="004124D5"/>
    <w:rsid w:val="00413021"/>
    <w:rsid w:val="00413498"/>
    <w:rsid w:val="0041586C"/>
    <w:rsid w:val="00415CBC"/>
    <w:rsid w:val="00421CF4"/>
    <w:rsid w:val="00422ADF"/>
    <w:rsid w:val="004230BD"/>
    <w:rsid w:val="004232BB"/>
    <w:rsid w:val="004234F9"/>
    <w:rsid w:val="00423795"/>
    <w:rsid w:val="00423F45"/>
    <w:rsid w:val="00424F6F"/>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5015"/>
    <w:rsid w:val="0048399E"/>
    <w:rsid w:val="0048491B"/>
    <w:rsid w:val="00484CA2"/>
    <w:rsid w:val="00484D33"/>
    <w:rsid w:val="00490448"/>
    <w:rsid w:val="0049277D"/>
    <w:rsid w:val="004946FA"/>
    <w:rsid w:val="00495406"/>
    <w:rsid w:val="004A183A"/>
    <w:rsid w:val="004A1C32"/>
    <w:rsid w:val="004A3AC3"/>
    <w:rsid w:val="004A6B6F"/>
    <w:rsid w:val="004A7F16"/>
    <w:rsid w:val="004B1091"/>
    <w:rsid w:val="004B3421"/>
    <w:rsid w:val="004B44D5"/>
    <w:rsid w:val="004C1A67"/>
    <w:rsid w:val="004C3191"/>
    <w:rsid w:val="004C4498"/>
    <w:rsid w:val="004D213D"/>
    <w:rsid w:val="004E5258"/>
    <w:rsid w:val="004F4400"/>
    <w:rsid w:val="004F5AD5"/>
    <w:rsid w:val="005032A0"/>
    <w:rsid w:val="00504B0E"/>
    <w:rsid w:val="005102DE"/>
    <w:rsid w:val="00520957"/>
    <w:rsid w:val="005233ED"/>
    <w:rsid w:val="00524975"/>
    <w:rsid w:val="00526130"/>
    <w:rsid w:val="00526FE6"/>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83F2E"/>
    <w:rsid w:val="005A4863"/>
    <w:rsid w:val="005A7BA7"/>
    <w:rsid w:val="005A7E58"/>
    <w:rsid w:val="005C31F7"/>
    <w:rsid w:val="005C7493"/>
    <w:rsid w:val="005C76B3"/>
    <w:rsid w:val="005D2E74"/>
    <w:rsid w:val="005D3C21"/>
    <w:rsid w:val="005E24D4"/>
    <w:rsid w:val="005E29A9"/>
    <w:rsid w:val="005E58FF"/>
    <w:rsid w:val="005F551B"/>
    <w:rsid w:val="00602B0F"/>
    <w:rsid w:val="00602DE6"/>
    <w:rsid w:val="00603EF2"/>
    <w:rsid w:val="006062BC"/>
    <w:rsid w:val="00610FD6"/>
    <w:rsid w:val="0061125A"/>
    <w:rsid w:val="00611B59"/>
    <w:rsid w:val="006155E9"/>
    <w:rsid w:val="00615C28"/>
    <w:rsid w:val="00616483"/>
    <w:rsid w:val="00617BB6"/>
    <w:rsid w:val="00620C6A"/>
    <w:rsid w:val="00621AAD"/>
    <w:rsid w:val="006248D6"/>
    <w:rsid w:val="0063254D"/>
    <w:rsid w:val="00633D11"/>
    <w:rsid w:val="00633FCB"/>
    <w:rsid w:val="00634505"/>
    <w:rsid w:val="0063523B"/>
    <w:rsid w:val="00637D44"/>
    <w:rsid w:val="00643A1A"/>
    <w:rsid w:val="00650DB3"/>
    <w:rsid w:val="0065157C"/>
    <w:rsid w:val="00653E38"/>
    <w:rsid w:val="0065501A"/>
    <w:rsid w:val="00657F4A"/>
    <w:rsid w:val="00661E9F"/>
    <w:rsid w:val="00666904"/>
    <w:rsid w:val="00670FFA"/>
    <w:rsid w:val="0067229D"/>
    <w:rsid w:val="00677728"/>
    <w:rsid w:val="006828C6"/>
    <w:rsid w:val="00684032"/>
    <w:rsid w:val="006843F7"/>
    <w:rsid w:val="00684496"/>
    <w:rsid w:val="00687AFD"/>
    <w:rsid w:val="00696AE4"/>
    <w:rsid w:val="00696CA5"/>
    <w:rsid w:val="006A114C"/>
    <w:rsid w:val="006A355D"/>
    <w:rsid w:val="006A3C37"/>
    <w:rsid w:val="006A5427"/>
    <w:rsid w:val="006B2163"/>
    <w:rsid w:val="006B698C"/>
    <w:rsid w:val="006B6E2F"/>
    <w:rsid w:val="006C113E"/>
    <w:rsid w:val="006C340C"/>
    <w:rsid w:val="006C37FA"/>
    <w:rsid w:val="006D0668"/>
    <w:rsid w:val="006E4D6F"/>
    <w:rsid w:val="006E4EF1"/>
    <w:rsid w:val="006F0983"/>
    <w:rsid w:val="006F51AE"/>
    <w:rsid w:val="006F56E2"/>
    <w:rsid w:val="006F6421"/>
    <w:rsid w:val="006F7067"/>
    <w:rsid w:val="00700362"/>
    <w:rsid w:val="00710D98"/>
    <w:rsid w:val="007137AF"/>
    <w:rsid w:val="00722FD3"/>
    <w:rsid w:val="007239D7"/>
    <w:rsid w:val="0072750D"/>
    <w:rsid w:val="00737019"/>
    <w:rsid w:val="007438FC"/>
    <w:rsid w:val="0074444C"/>
    <w:rsid w:val="007454B2"/>
    <w:rsid w:val="0075002E"/>
    <w:rsid w:val="00750DF2"/>
    <w:rsid w:val="00760D43"/>
    <w:rsid w:val="007611C1"/>
    <w:rsid w:val="007632C7"/>
    <w:rsid w:val="00763304"/>
    <w:rsid w:val="00763EC8"/>
    <w:rsid w:val="007724FC"/>
    <w:rsid w:val="0077424B"/>
    <w:rsid w:val="00775AAD"/>
    <w:rsid w:val="0078072B"/>
    <w:rsid w:val="00781479"/>
    <w:rsid w:val="0078337D"/>
    <w:rsid w:val="00785120"/>
    <w:rsid w:val="00791805"/>
    <w:rsid w:val="00794CAD"/>
    <w:rsid w:val="00795C18"/>
    <w:rsid w:val="00796D50"/>
    <w:rsid w:val="007A2343"/>
    <w:rsid w:val="007A39C3"/>
    <w:rsid w:val="007A4023"/>
    <w:rsid w:val="007A7FC8"/>
    <w:rsid w:val="007B6961"/>
    <w:rsid w:val="007D1FDE"/>
    <w:rsid w:val="007D397E"/>
    <w:rsid w:val="007E37AD"/>
    <w:rsid w:val="007E4DB3"/>
    <w:rsid w:val="007F22A5"/>
    <w:rsid w:val="007F3EFD"/>
    <w:rsid w:val="007F4902"/>
    <w:rsid w:val="007F58F6"/>
    <w:rsid w:val="007F5D36"/>
    <w:rsid w:val="007F68B1"/>
    <w:rsid w:val="008018DF"/>
    <w:rsid w:val="00803F6B"/>
    <w:rsid w:val="00804CDD"/>
    <w:rsid w:val="0081384C"/>
    <w:rsid w:val="008167C0"/>
    <w:rsid w:val="00816A49"/>
    <w:rsid w:val="0082197E"/>
    <w:rsid w:val="00822967"/>
    <w:rsid w:val="008323C2"/>
    <w:rsid w:val="008406C3"/>
    <w:rsid w:val="00841E66"/>
    <w:rsid w:val="0084283C"/>
    <w:rsid w:val="00843BA2"/>
    <w:rsid w:val="00846C4F"/>
    <w:rsid w:val="00846F9C"/>
    <w:rsid w:val="00852659"/>
    <w:rsid w:val="00853835"/>
    <w:rsid w:val="00856DE3"/>
    <w:rsid w:val="00863498"/>
    <w:rsid w:val="008635B5"/>
    <w:rsid w:val="008647B9"/>
    <w:rsid w:val="00864A78"/>
    <w:rsid w:val="00864F61"/>
    <w:rsid w:val="0086793B"/>
    <w:rsid w:val="00871827"/>
    <w:rsid w:val="0087524C"/>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5563"/>
    <w:rsid w:val="008E34AD"/>
    <w:rsid w:val="008E3B2D"/>
    <w:rsid w:val="008E4648"/>
    <w:rsid w:val="008F0D62"/>
    <w:rsid w:val="008F27B0"/>
    <w:rsid w:val="008F38FA"/>
    <w:rsid w:val="008F4A22"/>
    <w:rsid w:val="008F5A10"/>
    <w:rsid w:val="008F7315"/>
    <w:rsid w:val="00901D14"/>
    <w:rsid w:val="00910669"/>
    <w:rsid w:val="00913ECA"/>
    <w:rsid w:val="00917E5A"/>
    <w:rsid w:val="00920F0C"/>
    <w:rsid w:val="009215C6"/>
    <w:rsid w:val="00925024"/>
    <w:rsid w:val="00925803"/>
    <w:rsid w:val="00926E89"/>
    <w:rsid w:val="00931B34"/>
    <w:rsid w:val="00932DDF"/>
    <w:rsid w:val="00933281"/>
    <w:rsid w:val="009334BA"/>
    <w:rsid w:val="00934CD4"/>
    <w:rsid w:val="00936007"/>
    <w:rsid w:val="00937DB4"/>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1B8B"/>
    <w:rsid w:val="00994336"/>
    <w:rsid w:val="009A01F1"/>
    <w:rsid w:val="009A0A8B"/>
    <w:rsid w:val="009A53AB"/>
    <w:rsid w:val="009A5D62"/>
    <w:rsid w:val="009A6DCA"/>
    <w:rsid w:val="009B28B0"/>
    <w:rsid w:val="009B6AB4"/>
    <w:rsid w:val="009C0532"/>
    <w:rsid w:val="009D22D7"/>
    <w:rsid w:val="009D679D"/>
    <w:rsid w:val="009D70A2"/>
    <w:rsid w:val="009E1F2E"/>
    <w:rsid w:val="009F0995"/>
    <w:rsid w:val="009F4EA5"/>
    <w:rsid w:val="009F5156"/>
    <w:rsid w:val="009F5E2B"/>
    <w:rsid w:val="009F6B71"/>
    <w:rsid w:val="00A02456"/>
    <w:rsid w:val="00A03186"/>
    <w:rsid w:val="00A05CC5"/>
    <w:rsid w:val="00A067EC"/>
    <w:rsid w:val="00A1497A"/>
    <w:rsid w:val="00A15F4E"/>
    <w:rsid w:val="00A210B4"/>
    <w:rsid w:val="00A225F5"/>
    <w:rsid w:val="00A27D0D"/>
    <w:rsid w:val="00A40AC5"/>
    <w:rsid w:val="00A41A1A"/>
    <w:rsid w:val="00A42239"/>
    <w:rsid w:val="00A46CA8"/>
    <w:rsid w:val="00A46F40"/>
    <w:rsid w:val="00A57F81"/>
    <w:rsid w:val="00A63540"/>
    <w:rsid w:val="00A65164"/>
    <w:rsid w:val="00A67961"/>
    <w:rsid w:val="00A7268D"/>
    <w:rsid w:val="00A74B9A"/>
    <w:rsid w:val="00A74FC0"/>
    <w:rsid w:val="00A81E84"/>
    <w:rsid w:val="00A82779"/>
    <w:rsid w:val="00A83AAE"/>
    <w:rsid w:val="00A85A00"/>
    <w:rsid w:val="00A91280"/>
    <w:rsid w:val="00A91BBE"/>
    <w:rsid w:val="00A951D3"/>
    <w:rsid w:val="00AA12AA"/>
    <w:rsid w:val="00AA164F"/>
    <w:rsid w:val="00AB1FD2"/>
    <w:rsid w:val="00AB4BD6"/>
    <w:rsid w:val="00AC47F7"/>
    <w:rsid w:val="00AD0A05"/>
    <w:rsid w:val="00AD51AC"/>
    <w:rsid w:val="00AD5EDF"/>
    <w:rsid w:val="00AE2D24"/>
    <w:rsid w:val="00AF39F9"/>
    <w:rsid w:val="00AF5066"/>
    <w:rsid w:val="00AF5380"/>
    <w:rsid w:val="00B0230F"/>
    <w:rsid w:val="00B044B2"/>
    <w:rsid w:val="00B06734"/>
    <w:rsid w:val="00B06C90"/>
    <w:rsid w:val="00B1118E"/>
    <w:rsid w:val="00B1274F"/>
    <w:rsid w:val="00B13269"/>
    <w:rsid w:val="00B132E9"/>
    <w:rsid w:val="00B17AC7"/>
    <w:rsid w:val="00B27F12"/>
    <w:rsid w:val="00B43315"/>
    <w:rsid w:val="00B47862"/>
    <w:rsid w:val="00B61EA6"/>
    <w:rsid w:val="00B62FFA"/>
    <w:rsid w:val="00B662AD"/>
    <w:rsid w:val="00B71DEB"/>
    <w:rsid w:val="00B71EC8"/>
    <w:rsid w:val="00B7253A"/>
    <w:rsid w:val="00B808BE"/>
    <w:rsid w:val="00B810A2"/>
    <w:rsid w:val="00B81A86"/>
    <w:rsid w:val="00B85501"/>
    <w:rsid w:val="00B8620C"/>
    <w:rsid w:val="00B91DC8"/>
    <w:rsid w:val="00B924E0"/>
    <w:rsid w:val="00B97021"/>
    <w:rsid w:val="00BA006C"/>
    <w:rsid w:val="00BA0C45"/>
    <w:rsid w:val="00BA3925"/>
    <w:rsid w:val="00BA6F76"/>
    <w:rsid w:val="00BA79CA"/>
    <w:rsid w:val="00BB14FD"/>
    <w:rsid w:val="00BB36F8"/>
    <w:rsid w:val="00BB373F"/>
    <w:rsid w:val="00BB617C"/>
    <w:rsid w:val="00BB7997"/>
    <w:rsid w:val="00BC12DC"/>
    <w:rsid w:val="00BC73AF"/>
    <w:rsid w:val="00BD1FB8"/>
    <w:rsid w:val="00BD56E6"/>
    <w:rsid w:val="00BD77B5"/>
    <w:rsid w:val="00BE2AB4"/>
    <w:rsid w:val="00BE3715"/>
    <w:rsid w:val="00BE54C5"/>
    <w:rsid w:val="00BF3BAC"/>
    <w:rsid w:val="00BF51BC"/>
    <w:rsid w:val="00C00622"/>
    <w:rsid w:val="00C02695"/>
    <w:rsid w:val="00C02BAD"/>
    <w:rsid w:val="00C0689F"/>
    <w:rsid w:val="00C11364"/>
    <w:rsid w:val="00C22EB6"/>
    <w:rsid w:val="00C273DC"/>
    <w:rsid w:val="00C41A10"/>
    <w:rsid w:val="00C42039"/>
    <w:rsid w:val="00C4648F"/>
    <w:rsid w:val="00C47076"/>
    <w:rsid w:val="00C473CC"/>
    <w:rsid w:val="00C537A0"/>
    <w:rsid w:val="00C555A1"/>
    <w:rsid w:val="00C6239F"/>
    <w:rsid w:val="00C63208"/>
    <w:rsid w:val="00C66B79"/>
    <w:rsid w:val="00C676DC"/>
    <w:rsid w:val="00C67A4A"/>
    <w:rsid w:val="00C732E5"/>
    <w:rsid w:val="00C7478B"/>
    <w:rsid w:val="00C7504B"/>
    <w:rsid w:val="00C76205"/>
    <w:rsid w:val="00C76DDB"/>
    <w:rsid w:val="00C875E8"/>
    <w:rsid w:val="00C92862"/>
    <w:rsid w:val="00C94B57"/>
    <w:rsid w:val="00C95594"/>
    <w:rsid w:val="00C95C8C"/>
    <w:rsid w:val="00C9628C"/>
    <w:rsid w:val="00C96A0A"/>
    <w:rsid w:val="00C974CF"/>
    <w:rsid w:val="00CA0167"/>
    <w:rsid w:val="00CA5F65"/>
    <w:rsid w:val="00CA63FC"/>
    <w:rsid w:val="00CB255E"/>
    <w:rsid w:val="00CB2B92"/>
    <w:rsid w:val="00CB5767"/>
    <w:rsid w:val="00CB6B98"/>
    <w:rsid w:val="00CB7B55"/>
    <w:rsid w:val="00CC00A0"/>
    <w:rsid w:val="00CC03B8"/>
    <w:rsid w:val="00CC1394"/>
    <w:rsid w:val="00CC1F51"/>
    <w:rsid w:val="00CD3A91"/>
    <w:rsid w:val="00CD47FA"/>
    <w:rsid w:val="00CD6B00"/>
    <w:rsid w:val="00CD74D6"/>
    <w:rsid w:val="00CD75AF"/>
    <w:rsid w:val="00CD7BD1"/>
    <w:rsid w:val="00CE3714"/>
    <w:rsid w:val="00CF0B22"/>
    <w:rsid w:val="00CF0F40"/>
    <w:rsid w:val="00CF1BB5"/>
    <w:rsid w:val="00CF5535"/>
    <w:rsid w:val="00D02D2B"/>
    <w:rsid w:val="00D11D49"/>
    <w:rsid w:val="00D141F6"/>
    <w:rsid w:val="00D2277D"/>
    <w:rsid w:val="00D2482C"/>
    <w:rsid w:val="00D25AF6"/>
    <w:rsid w:val="00D26157"/>
    <w:rsid w:val="00D46AA2"/>
    <w:rsid w:val="00D51E28"/>
    <w:rsid w:val="00D52DED"/>
    <w:rsid w:val="00D532C5"/>
    <w:rsid w:val="00D536D8"/>
    <w:rsid w:val="00D55FAE"/>
    <w:rsid w:val="00D61D3F"/>
    <w:rsid w:val="00D62EC7"/>
    <w:rsid w:val="00D65BEF"/>
    <w:rsid w:val="00D74558"/>
    <w:rsid w:val="00D76390"/>
    <w:rsid w:val="00D83264"/>
    <w:rsid w:val="00D85171"/>
    <w:rsid w:val="00D94CE6"/>
    <w:rsid w:val="00D94E27"/>
    <w:rsid w:val="00D95A8C"/>
    <w:rsid w:val="00D960A1"/>
    <w:rsid w:val="00DB7B93"/>
    <w:rsid w:val="00DC1416"/>
    <w:rsid w:val="00DC29F3"/>
    <w:rsid w:val="00DC3994"/>
    <w:rsid w:val="00DC66D6"/>
    <w:rsid w:val="00DD0CDE"/>
    <w:rsid w:val="00DE2DED"/>
    <w:rsid w:val="00DE785E"/>
    <w:rsid w:val="00DF07C4"/>
    <w:rsid w:val="00DF0FF4"/>
    <w:rsid w:val="00DF5110"/>
    <w:rsid w:val="00DF784B"/>
    <w:rsid w:val="00DF7A4E"/>
    <w:rsid w:val="00E00A6D"/>
    <w:rsid w:val="00E1062E"/>
    <w:rsid w:val="00E11837"/>
    <w:rsid w:val="00E17050"/>
    <w:rsid w:val="00E20314"/>
    <w:rsid w:val="00E2218F"/>
    <w:rsid w:val="00E24601"/>
    <w:rsid w:val="00E25A9A"/>
    <w:rsid w:val="00E276FB"/>
    <w:rsid w:val="00E30494"/>
    <w:rsid w:val="00E37BB8"/>
    <w:rsid w:val="00E43762"/>
    <w:rsid w:val="00E50007"/>
    <w:rsid w:val="00E524ED"/>
    <w:rsid w:val="00E5423A"/>
    <w:rsid w:val="00E5555F"/>
    <w:rsid w:val="00E708B9"/>
    <w:rsid w:val="00E73F24"/>
    <w:rsid w:val="00E75F31"/>
    <w:rsid w:val="00E87DA7"/>
    <w:rsid w:val="00E87E1D"/>
    <w:rsid w:val="00E95519"/>
    <w:rsid w:val="00EA0027"/>
    <w:rsid w:val="00EA1839"/>
    <w:rsid w:val="00EA254A"/>
    <w:rsid w:val="00EB701E"/>
    <w:rsid w:val="00EC0A16"/>
    <w:rsid w:val="00ED2956"/>
    <w:rsid w:val="00ED296F"/>
    <w:rsid w:val="00ED46A7"/>
    <w:rsid w:val="00ED7C2D"/>
    <w:rsid w:val="00EE7051"/>
    <w:rsid w:val="00EF0C2D"/>
    <w:rsid w:val="00F035D9"/>
    <w:rsid w:val="00F05F46"/>
    <w:rsid w:val="00F07863"/>
    <w:rsid w:val="00F11408"/>
    <w:rsid w:val="00F1150D"/>
    <w:rsid w:val="00F14BD3"/>
    <w:rsid w:val="00F17209"/>
    <w:rsid w:val="00F174EE"/>
    <w:rsid w:val="00F2060D"/>
    <w:rsid w:val="00F2253D"/>
    <w:rsid w:val="00F32CAD"/>
    <w:rsid w:val="00F33CC6"/>
    <w:rsid w:val="00F33E05"/>
    <w:rsid w:val="00F4685A"/>
    <w:rsid w:val="00F46D61"/>
    <w:rsid w:val="00F50ED2"/>
    <w:rsid w:val="00F51291"/>
    <w:rsid w:val="00F51435"/>
    <w:rsid w:val="00F51D0C"/>
    <w:rsid w:val="00F52237"/>
    <w:rsid w:val="00F53534"/>
    <w:rsid w:val="00F55AFE"/>
    <w:rsid w:val="00F5662F"/>
    <w:rsid w:val="00F61515"/>
    <w:rsid w:val="00F6658F"/>
    <w:rsid w:val="00F718EE"/>
    <w:rsid w:val="00F72A95"/>
    <w:rsid w:val="00F735F0"/>
    <w:rsid w:val="00F73714"/>
    <w:rsid w:val="00F8303E"/>
    <w:rsid w:val="00F92B31"/>
    <w:rsid w:val="00FA0883"/>
    <w:rsid w:val="00FA1FA7"/>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emf"/><Relationship Id="rId21" Type="http://schemas.openxmlformats.org/officeDocument/2006/relationships/image" Target="media/image14.jpeg"/><Relationship Id="rId34" Type="http://schemas.openxmlformats.org/officeDocument/2006/relationships/hyperlink" Target="https://en.wikipedia.org/wiki/Hydrogen"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en.wikipedia.org/wiki/Hydrogen"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tiff"/><Relationship Id="rId30" Type="http://schemas.openxmlformats.org/officeDocument/2006/relationships/image" Target="media/image23.png"/><Relationship Id="rId35" Type="http://schemas.openxmlformats.org/officeDocument/2006/relationships/hyperlink" Target="https://en.wikipedia.org/wiki/Nitrogen"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en.wikipedia.org/wiki/Boron" TargetMode="External"/><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E0C7E-01A0-45C1-A4E7-3232162DD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5</TotalTime>
  <Pages>17</Pages>
  <Words>24017</Words>
  <Characters>136902</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6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64</cp:revision>
  <dcterms:created xsi:type="dcterms:W3CDTF">2020-09-03T20:59:00Z</dcterms:created>
  <dcterms:modified xsi:type="dcterms:W3CDTF">2020-09-18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VO6HT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